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E29DC" w14:textId="2E19098C" w:rsidR="008B2AA6" w:rsidRDefault="008B2AA6"/>
    <w:p w14:paraId="2659A9F4" w14:textId="77777777" w:rsidR="008B2AA6" w:rsidRDefault="008B2AA6"/>
    <w:p w14:paraId="33339ECF" w14:textId="77777777" w:rsidR="008B2AA6" w:rsidRDefault="008B2AA6"/>
    <w:p w14:paraId="2EBE1CE0" w14:textId="77777777" w:rsidR="008B2AA6" w:rsidRDefault="008B2AA6"/>
    <w:p w14:paraId="4DC18D50" w14:textId="77777777" w:rsidR="008B2AA6" w:rsidRDefault="008B2AA6"/>
    <w:p w14:paraId="46C23155" w14:textId="77777777" w:rsidR="008B2AA6" w:rsidRDefault="008B2AA6"/>
    <w:p w14:paraId="3CB64BFF" w14:textId="77777777" w:rsidR="008B2AA6" w:rsidRDefault="008B2AA6"/>
    <w:p w14:paraId="471B8687" w14:textId="77777777" w:rsidR="008B2AA6" w:rsidRDefault="008B2AA6"/>
    <w:p w14:paraId="7D81C31E" w14:textId="77777777" w:rsidR="008B2AA6" w:rsidRDefault="008B2AA6"/>
    <w:p w14:paraId="5E5E3258" w14:textId="77777777" w:rsidR="008B2AA6" w:rsidRDefault="008B2AA6"/>
    <w:p w14:paraId="467C6855" w14:textId="77777777" w:rsidR="008B2AA6" w:rsidRDefault="008B2AA6"/>
    <w:p w14:paraId="0564AA98" w14:textId="77777777" w:rsidR="008B2AA6" w:rsidRDefault="008B2AA6"/>
    <w:p w14:paraId="1C9022E9" w14:textId="77777777" w:rsidR="008B2AA6" w:rsidRDefault="008B2AA6"/>
    <w:p w14:paraId="43610B8E" w14:textId="77777777" w:rsidR="008B2AA6" w:rsidRDefault="008B2AA6"/>
    <w:p w14:paraId="47CB3201" w14:textId="77777777" w:rsidR="008B2AA6" w:rsidRDefault="008B2AA6"/>
    <w:p w14:paraId="0CB7E4C6" w14:textId="77777777" w:rsidR="008B2AA6" w:rsidRDefault="008B2AA6"/>
    <w:p w14:paraId="2025A4E3" w14:textId="77777777" w:rsidR="008B2AA6" w:rsidRDefault="008B2AA6"/>
    <w:p w14:paraId="4E2EABA3" w14:textId="77777777" w:rsidR="008B2AA6" w:rsidRDefault="008B2AA6"/>
    <w:p w14:paraId="6B1B435C" w14:textId="77777777" w:rsidR="008B2AA6" w:rsidRDefault="008B2AA6"/>
    <w:p w14:paraId="22697953" w14:textId="77777777" w:rsidR="008B2AA6" w:rsidRDefault="008B2AA6"/>
    <w:p w14:paraId="5A94B387" w14:textId="77777777" w:rsidR="008B2AA6" w:rsidRDefault="008B2AA6"/>
    <w:p w14:paraId="5429523A" w14:textId="77777777" w:rsidR="008B2AA6" w:rsidRDefault="008B2AA6"/>
    <w:p w14:paraId="6BBEBAAE" w14:textId="5F4F1BC5" w:rsidR="008B2AA6" w:rsidRDefault="008B2AA6" w:rsidP="008B2AA6">
      <w:pPr>
        <w:pStyle w:val="Title"/>
        <w:jc w:val="center"/>
      </w:pPr>
      <w:r>
        <w:t>Machine Learning Project</w:t>
      </w:r>
    </w:p>
    <w:p w14:paraId="78E94960" w14:textId="1AD5F421" w:rsidR="008B2AA6" w:rsidRPr="008B2AA6" w:rsidRDefault="008B2AA6" w:rsidP="008B2AA6">
      <w:pPr>
        <w:pStyle w:val="Subtitle"/>
        <w:jc w:val="center"/>
      </w:pPr>
      <w:r>
        <w:t>Report 1</w:t>
      </w:r>
    </w:p>
    <w:p w14:paraId="71A31727" w14:textId="77777777" w:rsidR="008B2AA6" w:rsidRDefault="008B2AA6"/>
    <w:p w14:paraId="0695BAA4" w14:textId="77777777" w:rsidR="008B2AA6" w:rsidRDefault="008B2AA6"/>
    <w:p w14:paraId="7A9D6FEC" w14:textId="77777777" w:rsidR="008B2AA6" w:rsidRDefault="008B2AA6"/>
    <w:p w14:paraId="77C43F86" w14:textId="77777777" w:rsidR="008B2AA6" w:rsidRDefault="008B2AA6"/>
    <w:p w14:paraId="4C6183CF" w14:textId="77777777" w:rsidR="008B2AA6" w:rsidRDefault="008B2AA6"/>
    <w:p w14:paraId="32EBB1F3" w14:textId="77777777" w:rsidR="008B2AA6" w:rsidRDefault="008B2AA6"/>
    <w:p w14:paraId="558277D3" w14:textId="77777777" w:rsidR="008B2AA6" w:rsidRDefault="008B2AA6"/>
    <w:p w14:paraId="5133E806" w14:textId="77777777" w:rsidR="008B2AA6" w:rsidRDefault="008B2AA6"/>
    <w:p w14:paraId="271F47C6" w14:textId="77777777" w:rsidR="008B2AA6" w:rsidRDefault="008B2AA6"/>
    <w:p w14:paraId="0D24377B" w14:textId="77777777" w:rsidR="008B2AA6" w:rsidRDefault="008B2AA6"/>
    <w:p w14:paraId="2BCEBBB0" w14:textId="77777777" w:rsidR="008B2AA6" w:rsidRDefault="008B2AA6"/>
    <w:p w14:paraId="53E73B7C" w14:textId="77777777" w:rsidR="008B2AA6" w:rsidRDefault="008B2AA6"/>
    <w:p w14:paraId="3B57E728" w14:textId="6A3F4D2F" w:rsidR="008B2AA6" w:rsidRDefault="008B2AA6"/>
    <w:p w14:paraId="1980E2A3" w14:textId="00834389" w:rsidR="00E55594" w:rsidRDefault="00E55594"/>
    <w:p w14:paraId="46C29AB6" w14:textId="32B61DF2" w:rsidR="00E55594" w:rsidRDefault="00E55594"/>
    <w:p w14:paraId="52796719" w14:textId="77777777" w:rsidR="00E55594" w:rsidRDefault="00E55594"/>
    <w:p w14:paraId="118D7C77" w14:textId="33BFBC12" w:rsidR="008B2AA6" w:rsidRPr="00E55594" w:rsidRDefault="00A018F8" w:rsidP="00101D6C">
      <w:pPr>
        <w:jc w:val="right"/>
        <w:rPr>
          <w:lang w:val="nl-BE"/>
        </w:rPr>
      </w:pPr>
      <w:r w:rsidRPr="00E55594">
        <w:rPr>
          <w:lang w:val="nl-BE"/>
        </w:rPr>
        <w:t>Yannou Ravoet</w:t>
      </w:r>
      <w:r w:rsidR="00101D6C" w:rsidRPr="00E55594">
        <w:rPr>
          <w:lang w:val="nl-BE"/>
        </w:rPr>
        <w:t>, r0637112</w:t>
      </w:r>
    </w:p>
    <w:p w14:paraId="14D29AF2" w14:textId="006F8D2B" w:rsidR="00A018F8" w:rsidRPr="00E55594" w:rsidRDefault="00101D6C" w:rsidP="00101D6C">
      <w:pPr>
        <w:jc w:val="right"/>
        <w:rPr>
          <w:lang w:val="nl-BE"/>
        </w:rPr>
      </w:pPr>
      <w:r w:rsidRPr="00E55594">
        <w:rPr>
          <w:lang w:val="nl-BE"/>
        </w:rPr>
        <w:t>Robrecht Peeters, r</w:t>
      </w:r>
      <w:r w:rsidR="00420EB3">
        <w:rPr>
          <w:rFonts w:ascii="Segoe UI" w:hAnsi="Segoe UI" w:cs="Segoe UI"/>
          <w:color w:val="000000"/>
          <w:sz w:val="23"/>
          <w:szCs w:val="23"/>
          <w:shd w:val="clear" w:color="auto" w:fill="F1F0F0"/>
        </w:rPr>
        <w:t>0627461</w:t>
      </w:r>
    </w:p>
    <w:p w14:paraId="4E57C589" w14:textId="3597B5C0" w:rsidR="00E55594" w:rsidRDefault="00E55594" w:rsidP="00E55594">
      <w:pPr>
        <w:jc w:val="right"/>
        <w:rPr>
          <w:lang w:val="nl-BE"/>
        </w:rPr>
      </w:pPr>
      <w:r w:rsidRPr="00E55594">
        <w:rPr>
          <w:lang w:val="nl-BE"/>
        </w:rPr>
        <w:t xml:space="preserve">2019 </w:t>
      </w:r>
      <w:r>
        <w:rPr>
          <w:lang w:val="nl-BE"/>
        </w:rPr>
        <w:t>–</w:t>
      </w:r>
      <w:r w:rsidRPr="00E55594">
        <w:rPr>
          <w:lang w:val="nl-BE"/>
        </w:rPr>
        <w:t xml:space="preserve"> 2020</w:t>
      </w:r>
    </w:p>
    <w:p w14:paraId="2BDC8DFF" w14:textId="1BD4D0B7" w:rsidR="008B2AA6" w:rsidRPr="00E55594" w:rsidRDefault="008B2AA6" w:rsidP="00E55594">
      <w:pPr>
        <w:rPr>
          <w:lang w:val="nl-BE"/>
        </w:rPr>
      </w:pPr>
      <w:r w:rsidRPr="00E55594">
        <w:rPr>
          <w:lang w:val="nl-BE"/>
        </w:rPr>
        <w:br w:type="page"/>
      </w:r>
    </w:p>
    <w:p w14:paraId="20D917B3" w14:textId="633A8108" w:rsidR="002C7FC0" w:rsidRDefault="00885DDF" w:rsidP="0054500C">
      <w:pPr>
        <w:pStyle w:val="Heading1"/>
        <w:jc w:val="both"/>
      </w:pPr>
      <w:r>
        <w:lastRenderedPageBreak/>
        <w:t>1</w:t>
      </w:r>
      <w:r w:rsidR="009C5B72">
        <w:tab/>
      </w:r>
      <w:r>
        <w:t>Introduction</w:t>
      </w:r>
    </w:p>
    <w:p w14:paraId="124926F5" w14:textId="00124C44" w:rsidR="002C7FC0" w:rsidRDefault="00885DDF" w:rsidP="00644D34">
      <w:pPr>
        <w:spacing w:after="240"/>
        <w:jc w:val="both"/>
      </w:pPr>
      <w:r>
        <w:t xml:space="preserve">In this report we take our first steps to combining the fields of Reinforcement Learning and Game Theory in a Multi-Agent setting. We look at the matrix games known as the prisoner's dilemma, matching pennies game, battle of the sexes, rock paper scissors and as a bonus the stag hunt. The payoff matrices for each game are visualized in Figure 1. In section 2 we discuss the Nash equilibria and Pareto optimal states for each game. Section 3 </w:t>
      </w:r>
      <w:r w:rsidR="0098740D">
        <w:t>discusses the reinforcement learning part of the project</w:t>
      </w:r>
      <w:r w:rsidR="00F12826">
        <w:t>. After</w:t>
      </w:r>
      <w:r w:rsidR="0098740D">
        <w:t xml:space="preserve"> discuss</w:t>
      </w:r>
      <w:r w:rsidR="00F12826">
        <w:t xml:space="preserve">ing </w:t>
      </w:r>
      <w:r w:rsidR="0098740D">
        <w:t>the used algorithms</w:t>
      </w:r>
      <w:r w:rsidR="00F12826">
        <w:t xml:space="preserve">, the </w:t>
      </w:r>
      <w:r>
        <w:t>implementation of</w:t>
      </w:r>
      <w:r w:rsidR="00F12826">
        <w:t xml:space="preserve"> each algorithm is briefly discussed as well as their application on the games</w:t>
      </w:r>
      <w:r>
        <w:t>. Section 4 summarizes the literature that was used to research and implement the different game theory and reinforcement learning concepts and algorithms. Section 5 draws a conclusion</w:t>
      </w:r>
      <w:r w:rsidR="003B2987">
        <w:t xml:space="preserve"> and</w:t>
      </w:r>
      <w:r>
        <w:t xml:space="preserve"> Section 6 makes an estimate as to which algorithms might be interesting for the next challenge: Kuhn</w:t>
      </w:r>
      <w:r w:rsidR="00426178">
        <w:t xml:space="preserve"> and Leduc</w:t>
      </w:r>
      <w:r>
        <w:t xml:space="preserve"> Poker.</w:t>
      </w:r>
    </w:p>
    <w:p w14:paraId="1B684200" w14:textId="41AAE5E2" w:rsidR="002C7FC0" w:rsidRDefault="00885DDF" w:rsidP="0054500C">
      <w:pPr>
        <w:pStyle w:val="Heading1"/>
        <w:jc w:val="both"/>
      </w:pPr>
      <w:r>
        <w:t>2</w:t>
      </w:r>
      <w:r w:rsidR="009C5B72">
        <w:tab/>
      </w:r>
      <w:r>
        <w:t>The games</w:t>
      </w:r>
    </w:p>
    <w:p w14:paraId="09B8A7EF" w14:textId="73E897D7" w:rsidR="002C7FC0" w:rsidRDefault="00885DDF" w:rsidP="0054500C">
      <w:pPr>
        <w:jc w:val="both"/>
      </w:pPr>
      <w:r>
        <w:t xml:space="preserve">A </w:t>
      </w:r>
      <w:r w:rsidRPr="0055564A">
        <w:rPr>
          <w:b/>
          <w:bCs/>
          <w:i/>
          <w:iCs/>
        </w:rPr>
        <w:t>Nash equilibrium</w:t>
      </w:r>
      <w:r>
        <w:t xml:space="preserve"> occurs when both players chose the best response given that they know the action of the other players. In other words, none of the players can react better given that the other players do not change their strategy. We make a distinction between a pure strategy Nash equilibrium, wherein each player chooses a single action deterministically, and a mixed strategy Nash equilibrium where (at least one of) the players choose a set of actions with probabilities between 0 and 1.</w:t>
      </w:r>
    </w:p>
    <w:p w14:paraId="0C0F3C91" w14:textId="77777777" w:rsidR="002C7FC0" w:rsidRDefault="002C7FC0" w:rsidP="0054500C">
      <w:pPr>
        <w:jc w:val="both"/>
      </w:pPr>
    </w:p>
    <w:p w14:paraId="3F9337C1" w14:textId="77777777" w:rsidR="002C7FC0" w:rsidRDefault="00885DDF" w:rsidP="0054500C">
      <w:pPr>
        <w:jc w:val="both"/>
      </w:pPr>
      <w:r>
        <w:t xml:space="preserve">A state (a selection of actions for each player) is </w:t>
      </w:r>
      <w:r w:rsidRPr="0055564A">
        <w:rPr>
          <w:b/>
          <w:bCs/>
          <w:i/>
          <w:iCs/>
        </w:rPr>
        <w:t>Pareto optimal</w:t>
      </w:r>
      <w:r>
        <w:t xml:space="preserve"> if none of the players can receive a better reward without diminishing another player’s reward. This </w:t>
      </w:r>
      <w:proofErr w:type="gramStart"/>
      <w:r>
        <w:t>can be seen as</w:t>
      </w:r>
      <w:proofErr w:type="gramEnd"/>
      <w:r>
        <w:t xml:space="preserve"> a state in which a player could convince all other players to change state (since the new state is either better or equally as good for them).</w:t>
      </w:r>
    </w:p>
    <w:p w14:paraId="0DCEBFFB" w14:textId="3B697C46" w:rsidR="002C7FC0" w:rsidRDefault="002C7FC0" w:rsidP="0054500C">
      <w:pPr>
        <w:jc w:val="both"/>
      </w:pPr>
    </w:p>
    <w:p w14:paraId="2262EB19" w14:textId="77777777" w:rsidR="00C7579D" w:rsidRDefault="001007A7" w:rsidP="00C7579D">
      <w:pPr>
        <w:keepNext/>
        <w:jc w:val="both"/>
      </w:pPr>
      <w:r>
        <w:rPr>
          <w:noProof/>
        </w:rPr>
        <w:drawing>
          <wp:inline distT="0" distB="0" distL="0" distR="0" wp14:anchorId="76808561" wp14:editId="0A369738">
            <wp:extent cx="6332220" cy="30619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32220" cy="3061970"/>
                    </a:xfrm>
                    <a:prstGeom prst="rect">
                      <a:avLst/>
                    </a:prstGeom>
                  </pic:spPr>
                </pic:pic>
              </a:graphicData>
            </a:graphic>
          </wp:inline>
        </w:drawing>
      </w:r>
    </w:p>
    <w:p w14:paraId="58D15C86" w14:textId="5E6D3EAF" w:rsidR="00490B1A" w:rsidRDefault="00C7579D" w:rsidP="00C7579D">
      <w:pPr>
        <w:pStyle w:val="Caption"/>
        <w:jc w:val="both"/>
      </w:pPr>
      <w:r w:rsidRPr="00C7579D">
        <w:rPr>
          <w:b/>
          <w:bCs/>
        </w:rPr>
        <w:t xml:space="preserve">Figure </w:t>
      </w:r>
      <w:r w:rsidRPr="00C7579D">
        <w:rPr>
          <w:b/>
          <w:bCs/>
        </w:rPr>
        <w:fldChar w:fldCharType="begin"/>
      </w:r>
      <w:r w:rsidRPr="00C7579D">
        <w:rPr>
          <w:b/>
          <w:bCs/>
        </w:rPr>
        <w:instrText xml:space="preserve"> SEQ Figure \* ARABIC </w:instrText>
      </w:r>
      <w:r w:rsidRPr="00C7579D">
        <w:rPr>
          <w:b/>
          <w:bCs/>
        </w:rPr>
        <w:fldChar w:fldCharType="separate"/>
      </w:r>
      <w:r w:rsidR="009C5B72">
        <w:rPr>
          <w:b/>
          <w:bCs/>
          <w:noProof/>
        </w:rPr>
        <w:t>1</w:t>
      </w:r>
      <w:r w:rsidRPr="00C7579D">
        <w:rPr>
          <w:b/>
          <w:bCs/>
        </w:rPr>
        <w:fldChar w:fldCharType="end"/>
      </w:r>
      <w:r w:rsidRPr="00C7579D">
        <w:rPr>
          <w:b/>
          <w:bCs/>
        </w:rPr>
        <w:t>:</w:t>
      </w:r>
      <w:r>
        <w:t xml:space="preserve"> Payoff matrices for all games discussed in the report</w:t>
      </w:r>
    </w:p>
    <w:p w14:paraId="7216CFDF" w14:textId="283D66A9" w:rsidR="002C7FC0" w:rsidRDefault="002C7FC0" w:rsidP="0054500C">
      <w:pPr>
        <w:jc w:val="both"/>
      </w:pPr>
    </w:p>
    <w:p w14:paraId="569824D4" w14:textId="77777777" w:rsidR="00BE4A78" w:rsidRDefault="00BE4A78" w:rsidP="0054500C">
      <w:pPr>
        <w:jc w:val="both"/>
      </w:pPr>
    </w:p>
    <w:p w14:paraId="70318DBA" w14:textId="77777777" w:rsidR="002C7FC0" w:rsidRDefault="00885DDF" w:rsidP="0054500C">
      <w:pPr>
        <w:jc w:val="both"/>
      </w:pPr>
      <w:r>
        <w:lastRenderedPageBreak/>
        <w:t>In the prisoner's dilemma there is only 1 Nash equilibrium: both players ‘defect’. The state in which both players ‘cooperate’ is not a Nash equilibrium, even though it is a Pareto Optimal state, since each player can improve his reward given that the other player keeps ‘cooperating’. There is thus but 1 Nash equilibrium.</w:t>
      </w:r>
    </w:p>
    <w:p w14:paraId="3817122E" w14:textId="77777777" w:rsidR="002C7FC0" w:rsidRDefault="002C7FC0" w:rsidP="0054500C">
      <w:pPr>
        <w:jc w:val="both"/>
      </w:pPr>
    </w:p>
    <w:p w14:paraId="6821410E" w14:textId="53D43E5E" w:rsidR="002C7FC0" w:rsidRDefault="00885DDF" w:rsidP="0054500C">
      <w:pPr>
        <w:jc w:val="both"/>
      </w:pPr>
      <w:r>
        <w:t xml:space="preserve">In the matching pennies </w:t>
      </w:r>
      <w:r w:rsidR="00564D42">
        <w:t>game,</w:t>
      </w:r>
      <w:r>
        <w:t xml:space="preserve"> we are dealing with a competitive zero-sum game where one player’s increase in reward corresponds to the other player’s decrease in reward. There is only a mixed strategy Nash equilibrium where both players choose ‘heads’ or ‘tail’ with a 50-50 probability distribution. Each player then loses as much as they win, resulting in a reward of 0. </w:t>
      </w:r>
      <w:proofErr w:type="gramStart"/>
      <w:r>
        <w:t>By definition, each</w:t>
      </w:r>
      <w:proofErr w:type="gramEnd"/>
      <w:r>
        <w:t xml:space="preserve"> state of a zero-sum game is Pareto-optimal since there is no way to increase a </w:t>
      </w:r>
      <w:r w:rsidR="00564D42">
        <w:t>player’s</w:t>
      </w:r>
      <w:r>
        <w:t xml:space="preserve"> reward without diminishing another players reward. There is thus but 1 Nash equilibrium.</w:t>
      </w:r>
    </w:p>
    <w:p w14:paraId="5EC9A7D3" w14:textId="77777777" w:rsidR="002C7FC0" w:rsidRDefault="002C7FC0" w:rsidP="0054500C">
      <w:pPr>
        <w:jc w:val="both"/>
      </w:pPr>
    </w:p>
    <w:p w14:paraId="79383F83" w14:textId="5B6C3319" w:rsidR="002C7FC0" w:rsidRDefault="00885DDF" w:rsidP="0054500C">
      <w:pPr>
        <w:jc w:val="both"/>
      </w:pPr>
      <w:r>
        <w:t xml:space="preserve">In the coordination game battle of the sexes, there are 2 pure strategy Nash equilibria: if both players choose ‘movies’ or both players choose ‘ballet’. There is also a </w:t>
      </w:r>
      <w:r w:rsidR="00102950">
        <w:t>mixed Nash equilibrium</w:t>
      </w:r>
      <w:r>
        <w:t xml:space="preserve"> where both each player </w:t>
      </w:r>
      <w:r w:rsidR="00445E0B">
        <w:t>chooses</w:t>
      </w:r>
      <w:r>
        <w:t xml:space="preserve"> his/her preferred activity 2/3’s of the time and the other activity 1/3 of the time.  This leaves each player with an average reward of 2/3 (2/3*2*1/3 + 1/3 * 1 * 2/3).  </w:t>
      </w:r>
      <w:r w:rsidR="00102950">
        <w:t>Both pure</w:t>
      </w:r>
      <w:r>
        <w:t xml:space="preserve"> strategy Nash equilibria are Pareto-optimal. There are thus 3 Nash equilibrium.</w:t>
      </w:r>
    </w:p>
    <w:p w14:paraId="7DE97A13" w14:textId="77777777" w:rsidR="002C7FC0" w:rsidRDefault="002C7FC0" w:rsidP="0054500C">
      <w:pPr>
        <w:jc w:val="both"/>
      </w:pPr>
    </w:p>
    <w:p w14:paraId="00FD23EA" w14:textId="6B540087" w:rsidR="002C7FC0" w:rsidRDefault="00885DDF" w:rsidP="0054500C">
      <w:pPr>
        <w:jc w:val="both"/>
      </w:pPr>
      <w:r>
        <w:t>In rock paper scissors, there is no pure strategy Nash equilibrium, since none of the state consists of a best response for both players. However, the players can mix the actions with 33% probability each to achieve the mixed Nash equilibrium with a reward of 0. Again, since this is a zero-sum game, each of the 9 states is Pareto-optimal. There is thus but 1 Nash equilibrium.</w:t>
      </w:r>
    </w:p>
    <w:p w14:paraId="0A5788F9" w14:textId="77777777" w:rsidR="002C7FC0" w:rsidRDefault="002C7FC0" w:rsidP="0054500C">
      <w:pPr>
        <w:jc w:val="both"/>
      </w:pPr>
    </w:p>
    <w:p w14:paraId="5B2E7E71" w14:textId="77777777" w:rsidR="002C7FC0" w:rsidRDefault="00885DDF" w:rsidP="0054500C">
      <w:pPr>
        <w:jc w:val="both"/>
      </w:pPr>
      <w:r>
        <w:t>Lastly, in the stag hunt, another coordination game, if both players choose the same action ‘stag’ or ‘hare’ they reach a pure strategy Nash equilibrium. The difference with battle of the sexes is that the ‘stag’-’stag’ equilibrium is better for both players and is thus the only Pareto optimal state. The mixed strategy Nash equilibrium for the stag hunt consists of choosing the ‘hare’ or ‘stag’ action respectively 1/3 and 2/3 of the time.</w:t>
      </w:r>
    </w:p>
    <w:p w14:paraId="21B58D0E" w14:textId="77777777" w:rsidR="002C7FC0" w:rsidRDefault="002C7FC0" w:rsidP="0054500C">
      <w:pPr>
        <w:jc w:val="both"/>
      </w:pPr>
    </w:p>
    <w:p w14:paraId="4CF125B5" w14:textId="0EC86283" w:rsidR="002C7FC0" w:rsidRDefault="00885DDF" w:rsidP="00036644">
      <w:pPr>
        <w:spacing w:after="240"/>
        <w:jc w:val="both"/>
      </w:pPr>
      <w:r>
        <w:t xml:space="preserve">Replicator dynamics </w:t>
      </w:r>
      <w:r w:rsidR="008E6345">
        <w:t>are used to the change in policy populations over time. The intuition is that policies that are more present</w:t>
      </w:r>
      <w:r w:rsidR="004439B3">
        <w:t xml:space="preserve"> (a bigger population)</w:t>
      </w:r>
      <w:r w:rsidR="008E6345">
        <w:t xml:space="preserve"> or </w:t>
      </w:r>
      <w:r w:rsidR="004439B3">
        <w:t xml:space="preserve">are simply </w:t>
      </w:r>
      <w:r w:rsidR="008E6345">
        <w:t xml:space="preserve">better </w:t>
      </w:r>
      <w:r w:rsidR="004439B3">
        <w:t xml:space="preserve">(a higher reward) </w:t>
      </w:r>
      <w:r w:rsidR="008E6345">
        <w:t>have a higher chance of surviving</w:t>
      </w:r>
      <w:r w:rsidR="00DA4E3C">
        <w:t>.</w:t>
      </w:r>
      <w:r w:rsidR="00D52E20">
        <w:t xml:space="preserve"> In a game form, an action </w:t>
      </w:r>
      <m:oMath>
        <m:r>
          <w:rPr>
            <w:rFonts w:ascii="Cambria Math" w:hAnsi="Cambria Math"/>
          </w:rPr>
          <m:t>i</m:t>
        </m:r>
      </m:oMath>
      <w:r w:rsidR="00D52E20">
        <w:t xml:space="preserve"> </w:t>
      </w:r>
      <w:r w:rsidR="00225C7E">
        <w:t>will thus increase more if the probability</w:t>
      </w:r>
      <w:r w:rsidR="000B586C">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586C">
        <w:t xml:space="preserve"> of choosing action</w:t>
      </w:r>
      <w:r w:rsidR="00350D14">
        <w:t xml:space="preserve"> </w:t>
      </w:r>
      <m:oMath>
        <m:r>
          <w:rPr>
            <w:rFonts w:ascii="Cambria Math" w:hAnsi="Cambria Math"/>
          </w:rPr>
          <m:t>i</m:t>
        </m:r>
      </m:oMath>
      <w:r w:rsidR="000B586C">
        <w:t xml:space="preserve"> rises </w:t>
      </w:r>
      <w:r w:rsidR="00A50623">
        <w:t>or</w:t>
      </w:r>
      <w:r w:rsidR="000B586C">
        <w:t xml:space="preserve"> if the reward</w:t>
      </w:r>
      <w:r w:rsidR="00350D14">
        <w:t xml:space="preserve"> (or fitnes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1378D">
        <w:t xml:space="preserve"> </w:t>
      </w:r>
      <w:r w:rsidR="00350D14">
        <w:t xml:space="preserve">of action </w:t>
      </w:r>
      <m:oMath>
        <m:r>
          <w:rPr>
            <w:rFonts w:ascii="Cambria Math" w:hAnsi="Cambria Math"/>
          </w:rPr>
          <m:t>i</m:t>
        </m:r>
      </m:oMath>
      <w:r w:rsidR="00350D14">
        <w:t xml:space="preserve"> </w:t>
      </w:r>
      <w:r w:rsidR="0091378D">
        <w:t xml:space="preserve">rises relative to the average reward </w:t>
      </w:r>
      <m:oMath>
        <m:acc>
          <m:accPr>
            <m:chr m:val="̅"/>
            <m:ctrlPr>
              <w:rPr>
                <w:rFonts w:ascii="Cambria Math" w:hAnsi="Cambria Math"/>
                <w:i/>
              </w:rPr>
            </m:ctrlPr>
          </m:accPr>
          <m:e>
            <m:r>
              <w:rPr>
                <w:rFonts w:ascii="Cambria Math" w:hAnsi="Cambria Math"/>
              </w:rPr>
              <m:t>f</m:t>
            </m:r>
          </m:e>
        </m:acc>
      </m:oMath>
      <w:r w:rsidR="005E6CA8">
        <w:t xml:space="preserve"> </w:t>
      </w:r>
      <w:r w:rsidR="0091378D">
        <w:t>of all possible actions.</w:t>
      </w:r>
      <w:r w:rsidR="00A50623">
        <w:t xml:space="preserve"> We can also express this</w:t>
      </w:r>
      <w:r w:rsidR="00DB62E8">
        <w:t xml:space="preserve"> chan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 xml:space="preserve"> </m:t>
        </m:r>
      </m:oMath>
      <w:r w:rsidR="00DB62E8">
        <w:t xml:space="preserve">in the probability of choosing action </w:t>
      </w:r>
      <m:oMath>
        <m:r>
          <w:rPr>
            <w:rFonts w:ascii="Cambria Math" w:hAnsi="Cambria Math"/>
          </w:rPr>
          <m:t xml:space="preserve">i, </m:t>
        </m:r>
      </m:oMath>
      <w:r w:rsidR="00A50623">
        <w:t>in a 2-player game</w:t>
      </w:r>
      <w:r w:rsidR="005C0049">
        <w:t xml:space="preserve">, </w:t>
      </w:r>
      <w:r w:rsidR="00A50623">
        <w:t>with payoff matri</w:t>
      </w:r>
      <w:r w:rsidR="0055084C">
        <w:t>ces</w:t>
      </w:r>
      <w:r w:rsidR="00A50623">
        <w:t xml:space="preserve"> </w:t>
      </w:r>
      <m:oMath>
        <m:r>
          <w:rPr>
            <w:rFonts w:ascii="Cambria Math" w:hAnsi="Cambria Math"/>
          </w:rPr>
          <m:t>A</m:t>
        </m:r>
      </m:oMath>
      <w:r w:rsidR="00A50623">
        <w:t xml:space="preserve"> </w:t>
      </w:r>
      <w:r w:rsidR="0055084C">
        <w:t xml:space="preserve">and </w:t>
      </w:r>
      <m:oMath>
        <m:r>
          <w:rPr>
            <w:rFonts w:ascii="Cambria Math" w:hAnsi="Cambria Math"/>
          </w:rPr>
          <m:t>B</m:t>
        </m:r>
      </m:oMath>
      <w:r w:rsidR="0055084C">
        <w:t xml:space="preserve"> </w:t>
      </w:r>
      <w:r w:rsidR="005C0049">
        <w:t xml:space="preserve">for player 1 and </w:t>
      </w:r>
      <w:r w:rsidR="0055084C">
        <w:t>2 respectively.</w:t>
      </w:r>
    </w:p>
    <w:p w14:paraId="08DBCB04" w14:textId="73973E39" w:rsidR="00EE3325" w:rsidRDefault="0049758D" w:rsidP="0054500C">
      <w:pPr>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f</m:t>
              </m:r>
            </m:e>
          </m:acc>
          <m:r>
            <w:rPr>
              <w:rFonts w:ascii="Cambria Math" w:hAnsi="Cambria Math"/>
            </w:rPr>
            <m:t>]</m:t>
          </m:r>
        </m:oMath>
      </m:oMathPara>
    </w:p>
    <w:p w14:paraId="4E1704CE" w14:textId="10270147" w:rsidR="009A35FB" w:rsidRPr="009A35FB" w:rsidRDefault="0049758D" w:rsidP="0054500C">
      <w:pPr>
        <w:jc w:val="both"/>
        <w:rPr>
          <w:rFonts w:ascii="Cambria Math" w:hAnsi="Cambria Math"/>
          <w:oMath/>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Ay</m:t>
                      </m:r>
                    </m:e>
                  </m:d>
                </m:e>
                <m:sub>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Ay</m:t>
              </m:r>
            </m:e>
          </m:d>
        </m:oMath>
      </m:oMathPara>
    </w:p>
    <w:p w14:paraId="6596BF79" w14:textId="0BDDB162" w:rsidR="0055084C" w:rsidRPr="009A35FB" w:rsidRDefault="0049758D" w:rsidP="0054500C">
      <w:pPr>
        <w:jc w:val="both"/>
        <w:rPr>
          <w:rFonts w:ascii="Cambria Math" w:hAnsi="Cambria Math"/>
          <w:oMath/>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m:t>
                      </m:r>
                    </m:e>
                  </m:d>
                </m:e>
                <m:sub>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y</m:t>
              </m:r>
            </m:e>
          </m:d>
          <m:r>
            <w:rPr>
              <w:rFonts w:ascii="Cambria Math" w:hAnsi="Cambria Math"/>
            </w:rPr>
            <m:t xml:space="preserve">  </m:t>
          </m:r>
        </m:oMath>
      </m:oMathPara>
    </w:p>
    <w:p w14:paraId="01111575" w14:textId="3C157483" w:rsidR="00896AA8" w:rsidRDefault="00896AA8" w:rsidP="0054500C">
      <w:pPr>
        <w:jc w:val="both"/>
      </w:pPr>
    </w:p>
    <w:p w14:paraId="15021C38" w14:textId="77777777" w:rsidR="004439B3" w:rsidRDefault="004439B3" w:rsidP="0054500C">
      <w:pPr>
        <w:jc w:val="both"/>
      </w:pPr>
    </w:p>
    <w:p w14:paraId="5A405F81" w14:textId="25C9C524" w:rsidR="002C7FC0" w:rsidRDefault="007A1034" w:rsidP="0054500C">
      <w:pPr>
        <w:jc w:val="both"/>
      </w:pPr>
      <w:r>
        <w:t>Figure 2 shows e</w:t>
      </w:r>
      <w:r w:rsidR="00885DDF">
        <w:t xml:space="preserve">ach of the Nash equilibria </w:t>
      </w:r>
      <w:r w:rsidR="004439B3">
        <w:t xml:space="preserve">discussed </w:t>
      </w:r>
      <w:r w:rsidR="00885DDF">
        <w:t xml:space="preserve">in phase plots </w:t>
      </w:r>
      <w:r w:rsidR="004439B3">
        <w:t xml:space="preserve">of </w:t>
      </w:r>
      <w:r>
        <w:t>population evolutions based on the payoff matrices of the games</w:t>
      </w:r>
      <w:r w:rsidR="00741226">
        <w:t>. Replicator dynamics are used to calculate the change in policy populations over time.</w:t>
      </w:r>
    </w:p>
    <w:p w14:paraId="489CADAD" w14:textId="77777777" w:rsidR="00BE4A78" w:rsidRDefault="00BE4A78" w:rsidP="0054500C">
      <w:pPr>
        <w:jc w:val="both"/>
      </w:pPr>
    </w:p>
    <w:p w14:paraId="729CAE07" w14:textId="77777777" w:rsidR="002C7FC0" w:rsidRDefault="002C7FC0" w:rsidP="0054500C">
      <w:pPr>
        <w:jc w:val="both"/>
      </w:pPr>
    </w:p>
    <w:p w14:paraId="2B64A980" w14:textId="4FC75F1A" w:rsidR="00BE4A78" w:rsidRDefault="00BE4A78" w:rsidP="0054500C">
      <w:pPr>
        <w:jc w:val="both"/>
      </w:pPr>
    </w:p>
    <w:p w14:paraId="59846A66" w14:textId="47F2A844" w:rsidR="00BE4A78" w:rsidRDefault="00BE4A78" w:rsidP="0054500C">
      <w:pPr>
        <w:jc w:val="both"/>
      </w:pPr>
    </w:p>
    <w:p w14:paraId="432E110B" w14:textId="5950B2C1" w:rsidR="00BE4A78" w:rsidRDefault="00BE4A78" w:rsidP="0054500C">
      <w:pPr>
        <w:jc w:val="both"/>
      </w:pPr>
    </w:p>
    <w:p w14:paraId="07E67533" w14:textId="2ADC682C" w:rsidR="00BE4A78" w:rsidRDefault="00BE4A78" w:rsidP="0054500C">
      <w:pPr>
        <w:jc w:val="both"/>
      </w:pPr>
    </w:p>
    <w:p w14:paraId="6D569676" w14:textId="77777777" w:rsidR="00DE1933" w:rsidRDefault="00DE1933" w:rsidP="0054500C">
      <w:pPr>
        <w:jc w:val="both"/>
      </w:pPr>
    </w:p>
    <w:p w14:paraId="1CB68BCD" w14:textId="221DF990" w:rsidR="00BE4A78" w:rsidRDefault="00BE4A78" w:rsidP="0054500C">
      <w:pPr>
        <w:jc w:val="both"/>
      </w:pPr>
    </w:p>
    <w:p w14:paraId="72FBC4BA" w14:textId="3FB71559" w:rsidR="00BE4A78" w:rsidRDefault="00BE4A78" w:rsidP="0054500C">
      <w:pPr>
        <w:jc w:val="both"/>
      </w:pPr>
    </w:p>
    <w:p w14:paraId="6DBAC1E2" w14:textId="77777777" w:rsidR="00BE4A78" w:rsidRDefault="00BE4A78" w:rsidP="0054500C">
      <w:pPr>
        <w:jc w:val="both"/>
      </w:pPr>
    </w:p>
    <w:p w14:paraId="7FDFB2A1" w14:textId="7D687530" w:rsidR="002C7FC0" w:rsidRDefault="00885DDF" w:rsidP="0054500C">
      <w:pPr>
        <w:jc w:val="both"/>
      </w:pPr>
      <w:r>
        <w:t>FIGURE 2: Phase plots of each game</w:t>
      </w:r>
    </w:p>
    <w:p w14:paraId="43D4DA20" w14:textId="16DB9B16" w:rsidR="002C7FC0" w:rsidRDefault="00885DDF" w:rsidP="0054500C">
      <w:pPr>
        <w:pStyle w:val="Heading1"/>
        <w:jc w:val="both"/>
      </w:pPr>
      <w:r>
        <w:t>3</w:t>
      </w:r>
      <w:r w:rsidR="009C5B72">
        <w:tab/>
      </w:r>
      <w:r w:rsidRPr="00490B1A">
        <w:t>Independent</w:t>
      </w:r>
      <w:r>
        <w:t xml:space="preserve"> learning in benchmark matrix games</w:t>
      </w:r>
    </w:p>
    <w:p w14:paraId="57C0DF68" w14:textId="77777777" w:rsidR="002C7FC0" w:rsidRDefault="002C7FC0" w:rsidP="0054500C">
      <w:pPr>
        <w:jc w:val="both"/>
      </w:pPr>
    </w:p>
    <w:p w14:paraId="03D41951" w14:textId="60AAFB41" w:rsidR="001B7AA1" w:rsidRPr="001B7AA1" w:rsidRDefault="00885DDF" w:rsidP="00644D34">
      <w:pPr>
        <w:pStyle w:val="Heading2"/>
        <w:jc w:val="both"/>
      </w:pPr>
      <w:r>
        <w:t>3.1</w:t>
      </w:r>
      <w:r w:rsidR="009C5B72">
        <w:tab/>
      </w:r>
      <w:r>
        <w:t>Algorithm overview</w:t>
      </w:r>
    </w:p>
    <w:p w14:paraId="694A9C88" w14:textId="5A47FD2D" w:rsidR="00D622D9" w:rsidRDefault="00885DDF" w:rsidP="00644D34">
      <w:pPr>
        <w:spacing w:after="240"/>
        <w:jc w:val="both"/>
      </w:pPr>
      <w:r w:rsidRPr="00383BC5">
        <w:rPr>
          <w:b/>
          <w:bCs/>
          <w:i/>
          <w:iCs/>
        </w:rPr>
        <w:t>Q-Learning</w:t>
      </w:r>
      <w:r w:rsidR="00CF7CAC">
        <w:t xml:space="preserve"> </w:t>
      </w:r>
      <w:r w:rsidR="00702FA9">
        <w:t xml:space="preserve">is used in single agent </w:t>
      </w:r>
      <w:r w:rsidR="00D46EA9">
        <w:t>Markovian environments</w:t>
      </w:r>
      <w:r w:rsidR="00D46EA9">
        <w:rPr>
          <w:rStyle w:val="FootnoteReference"/>
        </w:rPr>
        <w:footnoteReference w:id="1"/>
      </w:r>
      <w:r w:rsidR="00D340C2">
        <w:t xml:space="preserve"> to </w:t>
      </w:r>
      <w:r w:rsidR="004A70B1">
        <w:t xml:space="preserve">maximize an </w:t>
      </w:r>
      <w:r w:rsidR="001F6CED">
        <w:t>agent’s</w:t>
      </w:r>
      <w:r w:rsidR="004A70B1">
        <w:t xml:space="preserve"> reward (payoff in game theory). In multi-agent environments, the future state is not completely determined by the </w:t>
      </w:r>
      <w:r w:rsidR="00A972A0">
        <w:t xml:space="preserve">present state but also on the actions of other agents (for which the agent </w:t>
      </w:r>
      <w:r w:rsidR="001F6CED">
        <w:t>(initially) has no probability distribution).</w:t>
      </w:r>
      <w:r w:rsidR="00D340C2">
        <w:t xml:space="preserve"> </w:t>
      </w:r>
      <w:r w:rsidR="001F6CED">
        <w:t>As such, Q-learning is not longer guaranteed to converge to optimal q-values</w:t>
      </w:r>
      <w:r w:rsidR="007146E4">
        <w:t>.</w:t>
      </w:r>
      <w:r w:rsidR="00DA0BD6">
        <w:t xml:space="preserve"> </w:t>
      </w:r>
      <w:r w:rsidR="00CA796A">
        <w:t>The traditional Q-learning update equation</w:t>
      </w:r>
      <w:r w:rsidR="00A957C8">
        <w:t xml:space="preserve"> updates the q-values of the selected action </w:t>
      </w:r>
      <m:oMath>
        <m:r>
          <w:rPr>
            <w:rFonts w:ascii="Cambria Math" w:hAnsi="Cambria Math"/>
          </w:rPr>
          <m:t>i</m:t>
        </m:r>
      </m:oMath>
      <w:r w:rsidR="00A957C8">
        <w:t xml:space="preserve">, based on its </w:t>
      </w:r>
      <w:r w:rsidR="00B403A4">
        <w:t>reward and (discounted) future potential.</w:t>
      </w:r>
      <w:r w:rsidR="00CA796A">
        <w:t xml:space="preserve"> </w:t>
      </w:r>
      <w:r w:rsidR="00D622D9">
        <w:t xml:space="preserve">An interesting side effect about using temporal difference learning algorithms such as Q-Learning in one-shot games, is that the </w:t>
      </w:r>
      <w:r w:rsidR="00D622D9" w:rsidRPr="00383334">
        <w:rPr>
          <w:b/>
          <w:bCs/>
          <w:i/>
          <w:iCs/>
        </w:rPr>
        <w:t>influence of future rewards is eliminated</w:t>
      </w:r>
      <w:r w:rsidR="00D622D9">
        <w:t xml:space="preserve"> (since there never are any possible actions to predict a future reward from).</w:t>
      </w:r>
    </w:p>
    <w:p w14:paraId="4734B968" w14:textId="7EB34813" w:rsidR="00B2729B" w:rsidRPr="00F71E49" w:rsidRDefault="0049758D" w:rsidP="00644D34">
      <w:pPr>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m:rPr>
              <m:sty m:val="p"/>
            </m:rPr>
            <w:rPr>
              <w:rFonts w:ascii="Cambria Math" w:hAnsi="Cambria Math"/>
            </w:rPr>
            <m:t xml:space="preserve">(t) + α </m:t>
          </m:r>
          <m:d>
            <m:dPr>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d>
                    <m:dPr>
                      <m:ctrlPr>
                        <w:rPr>
                          <w:rFonts w:ascii="Cambria Math" w:hAnsi="Cambria Math"/>
                        </w:rPr>
                      </m:ctrlPr>
                    </m:dPr>
                    <m:e>
                      <m:r>
                        <m:rPr>
                          <m:sty m:val="p"/>
                        </m:rPr>
                        <w:rPr>
                          <w:rFonts w:ascii="Cambria Math" w:hAnsi="Cambria Math"/>
                        </w:rPr>
                        <m:t>t</m:t>
                      </m:r>
                    </m:e>
                  </m:d>
                </m:sub>
              </m:sSub>
              <m:r>
                <m:rPr>
                  <m:sty m:val="p"/>
                </m:rPr>
                <w:rPr>
                  <w:rFonts w:ascii="Cambria Math" w:hAnsi="Cambria Math"/>
                  <w:strike/>
                </w:rPr>
                <m:t xml:space="preserve">+ γ </m:t>
              </m:r>
              <m:sSub>
                <m:sSubPr>
                  <m:ctrlPr>
                    <w:rPr>
                      <w:rFonts w:ascii="Cambria Math" w:hAnsi="Cambria Math"/>
                      <w:strike/>
                    </w:rPr>
                  </m:ctrlPr>
                </m:sSubPr>
                <m:e>
                  <m:r>
                    <m:rPr>
                      <m:sty m:val="p"/>
                    </m:rPr>
                    <w:rPr>
                      <w:rFonts w:ascii="Cambria Math" w:hAnsi="Cambria Math"/>
                      <w:strike/>
                    </w:rPr>
                    <m:t>argmax</m:t>
                  </m:r>
                </m:e>
                <m:sub>
                  <m:r>
                    <m:rPr>
                      <m:sty m:val="p"/>
                    </m:rPr>
                    <w:rPr>
                      <w:rFonts w:ascii="Cambria Math" w:hAnsi="Cambria Math"/>
                      <w:strike/>
                    </w:rPr>
                    <m:t>j</m:t>
                  </m:r>
                </m:sub>
              </m:sSub>
              <m:sSub>
                <m:sSubPr>
                  <m:ctrlPr>
                    <w:rPr>
                      <w:rFonts w:ascii="Cambria Math" w:hAnsi="Cambria Math"/>
                      <w:strike/>
                    </w:rPr>
                  </m:ctrlPr>
                </m:sSubPr>
                <m:e>
                  <m:r>
                    <m:rPr>
                      <m:sty m:val="p"/>
                    </m:rPr>
                    <w:rPr>
                      <w:rFonts w:ascii="Cambria Math" w:hAnsi="Cambria Math"/>
                      <w:strike/>
                    </w:rPr>
                    <m:t>Q</m:t>
                  </m:r>
                </m:e>
                <m:sub>
                  <m:r>
                    <m:rPr>
                      <m:sty m:val="p"/>
                    </m:rPr>
                    <w:rPr>
                      <w:rFonts w:ascii="Cambria Math" w:hAnsi="Cambria Math"/>
                      <w:strike/>
                    </w:rPr>
                    <m:t>j</m:t>
                  </m:r>
                </m:sub>
              </m:sSub>
              <m:d>
                <m:dPr>
                  <m:ctrlPr>
                    <w:rPr>
                      <w:rFonts w:ascii="Cambria Math" w:hAnsi="Cambria Math"/>
                      <w:strike/>
                    </w:rPr>
                  </m:ctrlPr>
                </m:dPr>
                <m:e>
                  <m:r>
                    <m:rPr>
                      <m:sty m:val="p"/>
                    </m:rPr>
                    <w:rPr>
                      <w:rFonts w:ascii="Cambria Math" w:hAnsi="Cambria Math"/>
                      <w:strike/>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w:rPr>
                  <w:rFonts w:ascii="Cambria Math" w:hAnsi="Cambria Math"/>
                </w:rPr>
                <m:t>(t)</m:t>
              </m:r>
            </m:e>
          </m:d>
        </m:oMath>
      </m:oMathPara>
    </w:p>
    <w:p w14:paraId="3EE0EE86" w14:textId="6263ABBF" w:rsidR="00F71E49" w:rsidRDefault="00F71E49" w:rsidP="00644D34">
      <w:pPr>
        <w:spacing w:after="240"/>
        <w:jc w:val="both"/>
      </w:pPr>
      <w:r>
        <w:t xml:space="preserve">Clearly </w:t>
      </w:r>
      <w:r w:rsidR="00383BC5">
        <w:t>these updates</w:t>
      </w:r>
      <w:r w:rsidR="00C92731">
        <w:t xml:space="preserve"> </w:t>
      </w:r>
      <w:r w:rsidR="00383BC5">
        <w:t>are</w:t>
      </w:r>
      <w:r w:rsidR="00C92731">
        <w:t xml:space="preserve"> independent of the agent’s policy.</w:t>
      </w:r>
      <w:r w:rsidR="00FC4DF2">
        <w:t xml:space="preserve"> The two main policies are the epsilon-greedy and Boltzmann exploration scheme.</w:t>
      </w:r>
      <w:r w:rsidR="003C7BDF">
        <w:t xml:space="preserve"> The epsilon-greedy exploration scheme will, with a chance </w:t>
      </w:r>
      <m:oMath>
        <m:r>
          <w:rPr>
            <w:rFonts w:ascii="Cambria Math" w:hAnsi="Cambria Math"/>
          </w:rPr>
          <m:t>(1-ϵ)</m:t>
        </m:r>
      </m:oMath>
      <w:r w:rsidR="003C7BDF">
        <w:t xml:space="preserve"> select the best </w:t>
      </w:r>
      <w:r w:rsidR="00383BC5">
        <w:t xml:space="preserve">action it knows, and with a chance </w:t>
      </w:r>
      <m:oMath>
        <m:r>
          <w:rPr>
            <w:rFonts w:ascii="Cambria Math" w:hAnsi="Cambria Math"/>
          </w:rPr>
          <m:t>ϵ</m:t>
        </m:r>
      </m:oMath>
      <w:r w:rsidR="00383BC5">
        <w:t xml:space="preserve"> it selects a random action. The Boltzmann exploration scheme </w:t>
      </w:r>
      <w:r w:rsidR="006A43D5">
        <w:t xml:space="preserve">will instead use a temperature value </w:t>
      </w:r>
      <m:oMath>
        <m:r>
          <w:rPr>
            <w:rFonts w:ascii="Cambria Math" w:hAnsi="Cambria Math"/>
          </w:rPr>
          <m:t>τ</m:t>
        </m:r>
      </m:oMath>
      <w:r w:rsidR="002A76F2">
        <w:t xml:space="preserve"> to define a </w:t>
      </w:r>
      <w:r w:rsidR="00337BBE">
        <w:t>normalize the probability</w:t>
      </w:r>
      <w:r w:rsidR="002A76F2">
        <w:t xml:space="preserve"> distribution over the possible actions. As such, actions with a sub-optimal reward </w:t>
      </w:r>
      <w:r w:rsidR="002336F5">
        <w:t xml:space="preserve">are not simply ignored </w:t>
      </w:r>
      <m:oMath>
        <m:r>
          <w:rPr>
            <w:rFonts w:ascii="Cambria Math" w:hAnsi="Cambria Math"/>
          </w:rPr>
          <m:t>(1-ϵ)</m:t>
        </m:r>
      </m:oMath>
      <w:r w:rsidR="002336F5">
        <w:t xml:space="preserve"> percent of the time, but rather each action is picked at a frequency corresponding to their expected reward.</w:t>
      </w:r>
    </w:p>
    <w:p w14:paraId="322B322A" w14:textId="08FA51C6" w:rsidR="002336F5" w:rsidRDefault="0049758D" w:rsidP="00644D34">
      <w:pPr>
        <w:spacing w:after="240"/>
        <w:jc w:val="both"/>
      </w:pPr>
      <m:oMathPara>
        <m:oMath>
          <m:sSub>
            <m:sSubPr>
              <m:ctrlPr>
                <w:rPr>
                  <w:rFonts w:ascii="Cambria Math" w:hAnsi="Cambria Math"/>
                  <w:i/>
                </w:rPr>
              </m:ctrlPr>
            </m:sSubPr>
            <m:e>
              <m:r>
                <w:rPr>
                  <w:rFonts w:ascii="Cambria Math" w:hAnsi="Cambria Math"/>
                </w:rPr>
                <m:t>x</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 xml:space="preserve">Q, τ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LegalActions</m:t>
                  </m:r>
                </m:sub>
                <m:sup/>
                <m:e>
                  <m:sSup>
                    <m:sSupPr>
                      <m:ctrlPr>
                        <w:rPr>
                          <w:rFonts w:ascii="Cambria Math" w:hAnsi="Cambria Math"/>
                        </w:rPr>
                      </m:ctrlPr>
                    </m:sSupPr>
                    <m:e>
                      <m:r>
                        <w:rPr>
                          <w:rFonts w:ascii="Cambria Math" w:hAnsi="Cambria Math"/>
                        </w:rPr>
                        <m:t>e</m:t>
                      </m:r>
                    </m:e>
                    <m:sup>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j</m:t>
                              </m:r>
                            </m:sub>
                          </m:sSub>
                        </m:sup>
                      </m:sSup>
                    </m:sup>
                  </m:sSup>
                </m:e>
              </m:nary>
            </m:den>
          </m:f>
        </m:oMath>
      </m:oMathPara>
    </w:p>
    <w:p w14:paraId="19E18E51" w14:textId="7D1D78A9" w:rsidR="00383334" w:rsidRDefault="00383334" w:rsidP="0054500C">
      <w:pPr>
        <w:jc w:val="both"/>
      </w:pPr>
    </w:p>
    <w:p w14:paraId="6109E3E4" w14:textId="17C76F0A" w:rsidR="00383334" w:rsidRDefault="00383334" w:rsidP="00644D34">
      <w:pPr>
        <w:spacing w:after="240"/>
        <w:jc w:val="both"/>
      </w:pPr>
      <w:r>
        <w:t xml:space="preserve">One interesting thing to note is that </w:t>
      </w:r>
      <w:r w:rsidRPr="004A4AE4">
        <w:rPr>
          <w:b/>
          <w:bCs/>
          <w:i/>
          <w:iCs/>
        </w:rPr>
        <w:t>mixed strategy Nash equilibria are never achieved</w:t>
      </w:r>
      <w:r>
        <w:t xml:space="preserve"> (even with an exploration rate of 0). The reason being that the agents are constantly changing their q-values based on previous rewards and mixed strategy equilibria are thus unstable (since with a probability p or (1-p) the agent will lose/win and adapt their q-values). The only way to reach a mixed strategy Nash equilibrium </w:t>
      </w:r>
      <w:r>
        <w:lastRenderedPageBreak/>
        <w:t>would be to start in one (especially if the probability p is not representable as a computer number) and have a learning rate of 0.</w:t>
      </w:r>
    </w:p>
    <w:p w14:paraId="7CF54AFC" w14:textId="465D4FF1" w:rsidR="00D622D9" w:rsidRDefault="00383334" w:rsidP="00DE1933">
      <w:pPr>
        <w:spacing w:after="240"/>
        <w:jc w:val="both"/>
      </w:pPr>
      <w:r>
        <w:t xml:space="preserve">If we were to train the agents in an </w:t>
      </w:r>
      <w:r w:rsidRPr="004A4AE4">
        <w:rPr>
          <w:b/>
          <w:bCs/>
          <w:i/>
          <w:iCs/>
        </w:rPr>
        <w:t>iterated play environment</w:t>
      </w:r>
      <w:r>
        <w:t xml:space="preserve">, there is a higher chance of them hovering around the mixed strategy equilibrium, since the iterations average out the wins and losses out (whereas in one-shot learning, a couple of wins in row, could drive the q-values toward a pure strategy Nash equilibrium). Similarly, there is also a higher chance to end up in a Pareto optimal state in a coordination game (for example the ‘stag’-’stag’ state in the stag hunt game), since when we learn over multiple iteration, the other agents action choices are indirectly learned (as a form of noise in the environment) and taken into account when updating the q-values before going to the next training episode. In a way, iterated play </w:t>
      </w:r>
      <w:r w:rsidRPr="00187B31">
        <w:rPr>
          <w:b/>
          <w:bCs/>
          <w:i/>
          <w:iCs/>
        </w:rPr>
        <w:t>mimics coordination</w:t>
      </w:r>
      <w:r>
        <w:t xml:space="preserve"> between the players.</w:t>
      </w:r>
    </w:p>
    <w:p w14:paraId="5D588641" w14:textId="357C82AA" w:rsidR="002C7FC0" w:rsidRDefault="00A92DE2" w:rsidP="00644D34">
      <w:pPr>
        <w:spacing w:after="240"/>
        <w:jc w:val="both"/>
      </w:pPr>
      <w:r w:rsidRPr="00585F28">
        <w:rPr>
          <w:b/>
          <w:bCs/>
          <w:i/>
          <w:iCs/>
        </w:rPr>
        <w:t>Frequency Adjusted Q-learning</w:t>
      </w:r>
      <w:r>
        <w:t xml:space="preserve"> </w:t>
      </w:r>
      <w:r w:rsidR="00460E05">
        <w:t>(FAQ) tries</w:t>
      </w:r>
      <w:r w:rsidR="00036644">
        <w:t xml:space="preserve"> to </w:t>
      </w:r>
      <w:r w:rsidR="002D28CE">
        <w:t xml:space="preserve">compensate for </w:t>
      </w:r>
      <w:r w:rsidR="00DA7D66">
        <w:t>over-selection of a dominant action</w:t>
      </w:r>
      <w:r w:rsidR="00B574AF">
        <w:t xml:space="preserve"> (due to the action having a higher selection probability) by </w:t>
      </w:r>
      <w:r w:rsidR="00F814D6">
        <w:t xml:space="preserve">dividing the learning rate in the update rule by the probability of the action whose q-values are being updated. An extra factor </w:t>
      </w:r>
      <m:oMath>
        <m:r>
          <w:rPr>
            <w:rFonts w:ascii="Cambria Math" w:hAnsi="Cambria Math"/>
          </w:rPr>
          <m:t>β</m:t>
        </m:r>
      </m:oMath>
      <w:r w:rsidR="00F814D6">
        <w:t xml:space="preserve"> is also included to make sure we never reach a learning rate &gt; 1</w:t>
      </w:r>
      <w:r w:rsidR="00AC407C">
        <w:t>, which could lead Q-values to become higher than the actual rewards</w:t>
      </w:r>
      <w:r w:rsidR="00F814D6">
        <w:t>.</w:t>
      </w:r>
    </w:p>
    <w:p w14:paraId="6E3D2D04" w14:textId="0C95134C" w:rsidR="002C7FC0" w:rsidRPr="00337BBE" w:rsidRDefault="0049758D" w:rsidP="00337BBE">
      <w:pPr>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in </m:t>
          </m:r>
          <m:d>
            <m:dPr>
              <m:ctrlPr>
                <w:rPr>
                  <w:rFonts w:ascii="Cambria Math" w:hAnsi="Cambria Math"/>
                </w:rPr>
              </m:ctrlPr>
            </m:dPr>
            <m:e>
              <m:f>
                <m:fPr>
                  <m:ctrlPr>
                    <w:rPr>
                      <w:rFonts w:ascii="Cambria Math" w:hAnsi="Cambria Math"/>
                    </w:rPr>
                  </m:ctrlPr>
                </m:fPr>
                <m:num>
                  <m:r>
                    <m:rPr>
                      <m:sty m:val="p"/>
                    </m:rPr>
                    <w:rPr>
                      <w:rFonts w:ascii="Cambria Math" w:hAnsi="Cambria Math"/>
                    </w:rPr>
                    <m:t>β</m:t>
                  </m:r>
                </m:num>
                <m:den>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den>
              </m:f>
              <m:r>
                <m:rPr>
                  <m:sty m:val="p"/>
                </m:rPr>
                <w:rPr>
                  <w:rFonts w:ascii="Cambria Math" w:hAnsi="Cambria Math"/>
                </w:rPr>
                <m:t xml:space="preserve"> , 1</m:t>
              </m:r>
            </m:e>
          </m:d>
          <m:r>
            <w:rPr>
              <w:rFonts w:ascii="Cambria Math" w:hAnsi="Cambria Math"/>
            </w:rPr>
            <m:t>*</m:t>
          </m:r>
          <m:r>
            <m:rPr>
              <m:sty m:val="p"/>
            </m:rPr>
            <w:rPr>
              <w:rFonts w:ascii="Cambria Math" w:hAnsi="Cambria Math"/>
            </w:rPr>
            <m:t xml:space="preserve">· α </m:t>
          </m:r>
          <m:d>
            <m:dPr>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strike/>
                </w:rPr>
                <m:t xml:space="preserve">+ γ </m:t>
              </m:r>
              <m:sSub>
                <m:sSubPr>
                  <m:ctrlPr>
                    <w:rPr>
                      <w:rFonts w:ascii="Cambria Math" w:hAnsi="Cambria Math"/>
                      <w:strike/>
                    </w:rPr>
                  </m:ctrlPr>
                </m:sSubPr>
                <m:e>
                  <m:r>
                    <m:rPr>
                      <m:sty m:val="p"/>
                    </m:rPr>
                    <w:rPr>
                      <w:rFonts w:ascii="Cambria Math" w:hAnsi="Cambria Math"/>
                      <w:strike/>
                    </w:rPr>
                    <m:t>argmax</m:t>
                  </m:r>
                </m:e>
                <m:sub>
                  <m:r>
                    <m:rPr>
                      <m:sty m:val="p"/>
                    </m:rPr>
                    <w:rPr>
                      <w:rFonts w:ascii="Cambria Math" w:hAnsi="Cambria Math"/>
                      <w:strike/>
                    </w:rPr>
                    <m:t>j</m:t>
                  </m:r>
                </m:sub>
              </m:sSub>
              <m:r>
                <m:rPr>
                  <m:sty m:val="p"/>
                </m:rPr>
                <w:rPr>
                  <w:rFonts w:ascii="Cambria Math" w:hAnsi="Cambria Math"/>
                  <w:strike/>
                </w:rPr>
                <m:t xml:space="preserve"> </m:t>
              </m:r>
              <m:sSub>
                <m:sSubPr>
                  <m:ctrlPr>
                    <w:rPr>
                      <w:rFonts w:ascii="Cambria Math" w:hAnsi="Cambria Math"/>
                      <w:strike/>
                    </w:rPr>
                  </m:ctrlPr>
                </m:sSubPr>
                <m:e>
                  <m:r>
                    <m:rPr>
                      <m:sty m:val="p"/>
                    </m:rPr>
                    <w:rPr>
                      <w:rFonts w:ascii="Cambria Math" w:hAnsi="Cambria Math"/>
                      <w:strike/>
                    </w:rPr>
                    <m:t>Q</m:t>
                  </m:r>
                </m:e>
                <m:sub>
                  <m:r>
                    <m:rPr>
                      <m:sty m:val="p"/>
                    </m:rPr>
                    <w:rPr>
                      <w:rFonts w:ascii="Cambria Math" w:hAnsi="Cambria Math"/>
                      <w:strike/>
                    </w:rPr>
                    <m:t>j</m:t>
                  </m:r>
                </m:sub>
              </m:sSub>
              <m:d>
                <m:dPr>
                  <m:ctrlPr>
                    <w:rPr>
                      <w:rFonts w:ascii="Cambria Math" w:hAnsi="Cambria Math"/>
                      <w:strike/>
                    </w:rPr>
                  </m:ctrlPr>
                </m:dPr>
                <m:e>
                  <m:r>
                    <m:rPr>
                      <m:sty m:val="p"/>
                    </m:rPr>
                    <w:rPr>
                      <w:rFonts w:ascii="Cambria Math" w:hAnsi="Cambria Math"/>
                      <w:strike/>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e>
          </m:d>
        </m:oMath>
      </m:oMathPara>
    </w:p>
    <w:p w14:paraId="4E121144" w14:textId="4AE3901D" w:rsidR="00337BBE" w:rsidRPr="00337BBE" w:rsidRDefault="00337BBE" w:rsidP="00337BBE">
      <w:pPr>
        <w:spacing w:after="240"/>
        <w:jc w:val="both"/>
      </w:pPr>
      <w:r>
        <w:rPr>
          <w:b/>
          <w:bCs/>
          <w:i/>
          <w:iCs/>
        </w:rPr>
        <w:t xml:space="preserve">Lenient Frequency Adjusted Q-learning </w:t>
      </w:r>
      <w:r>
        <w:t>(LFAQ)</w:t>
      </w:r>
      <w:r w:rsidR="00DB45D7">
        <w:t xml:space="preserve"> tries to introduce a concept of leniency towards other agents</w:t>
      </w:r>
      <w:r w:rsidR="005509CB">
        <w:t xml:space="preserve">. </w:t>
      </w:r>
      <w:r w:rsidR="009720FD">
        <w:t>This is especially useful in coordination-games, w</w:t>
      </w:r>
      <w:r w:rsidR="006E4895">
        <w:t xml:space="preserve">here the previous Q-learning algorithms </w:t>
      </w:r>
      <w:r w:rsidR="00DB45D7">
        <w:t>are</w:t>
      </w:r>
      <w:r w:rsidR="00CE0CBA">
        <w:t xml:space="preserve"> susceptible to early </w:t>
      </w:r>
      <w:r w:rsidR="009720FD">
        <w:t xml:space="preserve">mis-coordination </w:t>
      </w:r>
      <w:r w:rsidR="00F75BB6">
        <w:t xml:space="preserve">(action choices that do not lead to a Pareto optimal state) which can drive the agents away from the </w:t>
      </w:r>
      <w:r w:rsidR="008C108E">
        <w:t>Pareto</w:t>
      </w:r>
      <w:r w:rsidR="00517295">
        <w:t xml:space="preserve"> </w:t>
      </w:r>
      <w:r w:rsidR="009720FD">
        <w:t>optimal</w:t>
      </w:r>
      <w:r w:rsidR="00F75BB6">
        <w:t xml:space="preserve"> </w:t>
      </w:r>
      <w:r w:rsidR="009720FD">
        <w:t>state.</w:t>
      </w:r>
      <w:r w:rsidR="00846BB3">
        <w:t xml:space="preserve"> The simplest way to implement this leniency </w:t>
      </w:r>
      <w:r w:rsidR="008C108E">
        <w:t>towards other agents</w:t>
      </w:r>
      <w:r w:rsidR="00517295">
        <w:t xml:space="preserve"> (leniency towards the fact that the other agents will not always choose the action leading to a Pareto optimal state)</w:t>
      </w:r>
      <w:r w:rsidR="00DA4CBA">
        <w:t xml:space="preserve">, is to </w:t>
      </w:r>
      <w:r w:rsidR="003D0B63">
        <w:t xml:space="preserve">evaluate actions during </w:t>
      </w:r>
      <m:oMath>
        <m:r>
          <w:rPr>
            <w:rFonts w:ascii="Cambria Math" w:hAnsi="Cambria Math"/>
          </w:rPr>
          <m:t>κ</m:t>
        </m:r>
      </m:oMath>
      <w:r w:rsidR="00482245">
        <w:t xml:space="preserve"> </w:t>
      </w:r>
      <w:r w:rsidR="003D0B63">
        <w:t xml:space="preserve">iteration before training on the </w:t>
      </w:r>
      <w:r w:rsidR="00482245">
        <w:t>iteration that resulted in the best reward</w:t>
      </w:r>
      <w:r w:rsidR="00D53547">
        <w:t xml:space="preserve"> (which will often be the Pareto optimal state).</w:t>
      </w:r>
      <w:r w:rsidR="002F39C7">
        <w:t xml:space="preserve"> For example, in the stag hunt, </w:t>
      </w:r>
      <w:r w:rsidR="00802B68">
        <w:t xml:space="preserve">there is a </w:t>
      </w:r>
      <w:proofErr w:type="gramStart"/>
      <w:r w:rsidR="00802B68">
        <w:t>fairly high</w:t>
      </w:r>
      <w:proofErr w:type="gramEnd"/>
      <w:r w:rsidR="00802B68">
        <w:t xml:space="preserve"> chance that if we evaluate the </w:t>
      </w:r>
      <w:r w:rsidR="00007B6D">
        <w:t>agent’s</w:t>
      </w:r>
      <w:r w:rsidR="00802B68">
        <w:t xml:space="preserve"> actions 10 times, a state will occur where both actions choose ‘stag’. This is then the best reward and this action is used to update the q-values of both agents. The probability of choosing stag then rises for both agents.</w:t>
      </w:r>
      <w:r w:rsidR="00007B6D">
        <w:t xml:space="preserve"> Repeating this procedure leads to the Pareto optimal state of ‘stag’ - ‘stag’. We can also intuitively feel that </w:t>
      </w:r>
      <w:r w:rsidR="008A7E1F">
        <w:t xml:space="preserve">in later training episode, the probability of </w:t>
      </w:r>
      <w:r w:rsidR="000E551C">
        <w:t xml:space="preserve">a Pareto optimal outcome rises, and thus the value </w:t>
      </w:r>
      <m:oMath>
        <m:r>
          <w:rPr>
            <w:rFonts w:ascii="Cambria Math" w:hAnsi="Cambria Math"/>
          </w:rPr>
          <m:t>κ</m:t>
        </m:r>
      </m:oMath>
      <w:r w:rsidR="000E551C">
        <w:t xml:space="preserve"> can decrease to increase training efficiency.</w:t>
      </w:r>
    </w:p>
    <w:p w14:paraId="69CBEC62" w14:textId="1B545AED" w:rsidR="00564D42" w:rsidRDefault="00564D42" w:rsidP="0054500C">
      <w:pPr>
        <w:pStyle w:val="Heading2"/>
        <w:jc w:val="both"/>
      </w:pPr>
      <w:r>
        <w:t>3.2</w:t>
      </w:r>
      <w:r w:rsidR="009C5B72">
        <w:tab/>
      </w:r>
      <w:r>
        <w:t>Algorithm implementation</w:t>
      </w:r>
    </w:p>
    <w:p w14:paraId="677A8A27" w14:textId="552D28D2" w:rsidR="00675D50" w:rsidRDefault="00885DDF" w:rsidP="0054500C">
      <w:pPr>
        <w:jc w:val="both"/>
      </w:pPr>
      <w:r>
        <w:t xml:space="preserve">The </w:t>
      </w:r>
      <w:proofErr w:type="spellStart"/>
      <w:r>
        <w:t>open_spiel</w:t>
      </w:r>
      <w:proofErr w:type="spellEnd"/>
      <w:r>
        <w:t xml:space="preserve"> library includes an implementation of epsilon-greedy Q-learning</w:t>
      </w:r>
      <w:r w:rsidR="009827B3">
        <w:t xml:space="preserve"> in the </w:t>
      </w:r>
      <w:proofErr w:type="spellStart"/>
      <w:r w:rsidR="009827B3">
        <w:t>QLearner</w:t>
      </w:r>
      <w:proofErr w:type="spellEnd"/>
      <w:r w:rsidR="009827B3">
        <w:t xml:space="preserve"> class</w:t>
      </w:r>
      <w:r>
        <w:t xml:space="preserve">. </w:t>
      </w:r>
      <w:r w:rsidR="00B84E4A">
        <w:t xml:space="preserve">We </w:t>
      </w:r>
      <w:r w:rsidR="00C003A0">
        <w:t xml:space="preserve">implemented a child class from the </w:t>
      </w:r>
      <w:proofErr w:type="spellStart"/>
      <w:r w:rsidR="00C003A0">
        <w:t>QLearner</w:t>
      </w:r>
      <w:proofErr w:type="spellEnd"/>
      <w:r w:rsidR="00C003A0">
        <w:t xml:space="preserve"> class</w:t>
      </w:r>
      <w:r w:rsidR="009827B3">
        <w:t xml:space="preserve"> so that we can more easily change the exploration function and implement exploration annealing over training</w:t>
      </w:r>
      <w:r w:rsidR="004A1D0E">
        <w:t xml:space="preserve"> iterations</w:t>
      </w:r>
      <w:r w:rsidR="009827B3">
        <w:t>.</w:t>
      </w:r>
    </w:p>
    <w:p w14:paraId="2FEC0BD8" w14:textId="77777777" w:rsidR="00567EC3" w:rsidRDefault="00567EC3" w:rsidP="0054500C">
      <w:pPr>
        <w:jc w:val="both"/>
      </w:pPr>
    </w:p>
    <w:p w14:paraId="3BF4D4D6" w14:textId="759A2408" w:rsidR="002C7FC0" w:rsidRDefault="00885DDF" w:rsidP="0054500C">
      <w:pPr>
        <w:jc w:val="both"/>
      </w:pPr>
      <w:r>
        <w:t xml:space="preserve">When </w:t>
      </w:r>
      <w:r w:rsidR="00280C1B">
        <w:t xml:space="preserve">we use </w:t>
      </w:r>
      <w:proofErr w:type="spellStart"/>
      <w:r w:rsidR="00280C1B" w:rsidRPr="004A4AE4">
        <w:rPr>
          <w:b/>
          <w:bCs/>
          <w:i/>
          <w:iCs/>
        </w:rPr>
        <w:t>EpsilonGreedy_QLearner</w:t>
      </w:r>
      <w:proofErr w:type="spellEnd"/>
      <w:r w:rsidR="00280C1B">
        <w:t xml:space="preserve"> agents with</w:t>
      </w:r>
      <w:r>
        <w:t xml:space="preserve"> an epsilon value </w:t>
      </w:r>
      <w:r w:rsidR="00280C1B">
        <w:t xml:space="preserve">annealing down to </w:t>
      </w:r>
      <w:r>
        <w:t>0, the agents</w:t>
      </w:r>
      <w:r w:rsidR="00280C1B">
        <w:t>’</w:t>
      </w:r>
      <w:r>
        <w:t xml:space="preserve"> action choices converge to pure strategy Nash equilibria. An epsilon value &gt; 0 cannot converge to a fixed strategy, since there is an inherit uncertainty as to whether each agent will stick to the strategy</w:t>
      </w:r>
      <w:r w:rsidR="00C81E53">
        <w:t xml:space="preserve"> (and a Nash equilibrium is defined when the other player sticks to the same strategy)</w:t>
      </w:r>
      <w:r>
        <w:t xml:space="preserve">. The smaller the epsilon </w:t>
      </w:r>
      <w:r>
        <w:lastRenderedPageBreak/>
        <w:t>value, the higher the probability that both agents will choose an action that leads to a Nash equilibrium state.</w:t>
      </w:r>
      <w:r w:rsidR="007A7257">
        <w:t xml:space="preserve"> The implementation of the epsilon-greedy exploration function is the same as in the </w:t>
      </w:r>
      <w:proofErr w:type="spellStart"/>
      <w:r w:rsidR="007A7257">
        <w:t>open_spiel</w:t>
      </w:r>
      <w:proofErr w:type="spellEnd"/>
      <w:r w:rsidR="007A7257">
        <w:t xml:space="preserve"> library.</w:t>
      </w:r>
    </w:p>
    <w:p w14:paraId="0DA2F213" w14:textId="3CC5FBEB" w:rsidR="002C7FC0" w:rsidRDefault="002C7FC0" w:rsidP="0054500C">
      <w:pPr>
        <w:jc w:val="both"/>
      </w:pPr>
    </w:p>
    <w:p w14:paraId="3F2D7D32" w14:textId="0431E536" w:rsidR="002C7FC0" w:rsidRDefault="00160701" w:rsidP="0008580A">
      <w:pPr>
        <w:spacing w:after="240"/>
        <w:jc w:val="both"/>
      </w:pPr>
      <w:r>
        <w:t xml:space="preserve">The </w:t>
      </w:r>
      <w:proofErr w:type="spellStart"/>
      <w:r>
        <w:rPr>
          <w:b/>
          <w:bCs/>
          <w:i/>
          <w:iCs/>
        </w:rPr>
        <w:t>Boltzmann_QLearner</w:t>
      </w:r>
      <w:proofErr w:type="spellEnd"/>
      <w:r>
        <w:t xml:space="preserve"> agent</w:t>
      </w:r>
      <w:r w:rsidR="00042405">
        <w:t>s</w:t>
      </w:r>
      <w:r>
        <w:t xml:space="preserve"> can never have temperature value of 0 (since we divide by the temperature).</w:t>
      </w:r>
      <w:r w:rsidR="00885DDF">
        <w:t xml:space="preserve"> Therefore, Boltzmann Q-learning </w:t>
      </w:r>
      <w:r>
        <w:t xml:space="preserve">can only hover around </w:t>
      </w:r>
      <w:r w:rsidR="00885DDF">
        <w:t xml:space="preserve">action probabilities that are very close to a </w:t>
      </w:r>
      <w:r>
        <w:t>pure strategy</w:t>
      </w:r>
      <w:r w:rsidR="00885DDF">
        <w:t xml:space="preserve"> Nash equilibrium, but can never quite reach the equilibria</w:t>
      </w:r>
      <w:r w:rsidR="006B349F">
        <w:t xml:space="preserve"> since there is always some randomness left</w:t>
      </w:r>
      <w:r w:rsidR="00885DDF">
        <w:t>.</w:t>
      </w:r>
      <w:r w:rsidR="00BA2AF5">
        <w:t xml:space="preserve"> One interesting </w:t>
      </w:r>
      <w:r w:rsidR="00864763">
        <w:t xml:space="preserve">problem we came across in the implementation was that for extremely low temperature values (such as </w:t>
      </w:r>
      <w:r w:rsidR="006E57DF">
        <w:t xml:space="preserve">t&lt;0.0028), </w:t>
      </w:r>
      <w:r w:rsidR="00F12A7E">
        <w:t>the resulting</w:t>
      </w:r>
      <w:r w:rsidR="004067E2">
        <w:t xml:space="preserve"> action probabilities overflow (and thus crash the</w:t>
      </w:r>
      <w:r w:rsidR="00A03C35">
        <w:t xml:space="preserve"> program). This sets a lower bound temperature value, which was </w:t>
      </w:r>
      <w:r w:rsidR="008F04AC">
        <w:t>empirically</w:t>
      </w:r>
      <w:r w:rsidR="00A03C35">
        <w:t xml:space="preserve"> found to be around 0.003</w:t>
      </w:r>
      <w:r w:rsidR="008F04AC">
        <w:t>.</w:t>
      </w:r>
      <w:r w:rsidR="006361BA">
        <w:t xml:space="preserve"> The implementation of the Boltzmann exploration function can be found in </w:t>
      </w:r>
      <w:r w:rsidR="00110CAE">
        <w:t xml:space="preserve">Figure </w:t>
      </w:r>
      <w:r w:rsidR="0041182E">
        <w:t>3</w:t>
      </w:r>
      <w:r w:rsidR="006361BA">
        <w:t>.</w:t>
      </w:r>
    </w:p>
    <w:p w14:paraId="315A2069" w14:textId="77777777" w:rsidR="00861212" w:rsidRDefault="002E2524" w:rsidP="00861212">
      <w:pPr>
        <w:keepNext/>
        <w:jc w:val="both"/>
      </w:pPr>
      <w:r>
        <w:rPr>
          <w:noProof/>
        </w:rPr>
        <w:drawing>
          <wp:inline distT="0" distB="0" distL="0" distR="0" wp14:anchorId="2F28E73E" wp14:editId="27818DD8">
            <wp:extent cx="6332220" cy="1795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ltzmann_exploration_function.PNG"/>
                    <pic:cNvPicPr/>
                  </pic:nvPicPr>
                  <pic:blipFill>
                    <a:blip r:embed="rId8">
                      <a:extLst>
                        <a:ext uri="{28A0092B-C50C-407E-A947-70E740481C1C}">
                          <a14:useLocalDpi xmlns:a14="http://schemas.microsoft.com/office/drawing/2010/main" val="0"/>
                        </a:ext>
                      </a:extLst>
                    </a:blip>
                    <a:stretch>
                      <a:fillRect/>
                    </a:stretch>
                  </pic:blipFill>
                  <pic:spPr>
                    <a:xfrm>
                      <a:off x="0" y="0"/>
                      <a:ext cx="6332220" cy="1795780"/>
                    </a:xfrm>
                    <a:prstGeom prst="rect">
                      <a:avLst/>
                    </a:prstGeom>
                  </pic:spPr>
                </pic:pic>
              </a:graphicData>
            </a:graphic>
          </wp:inline>
        </w:drawing>
      </w:r>
    </w:p>
    <w:p w14:paraId="2028F58C" w14:textId="6258E759" w:rsidR="006361BA" w:rsidRDefault="00861212" w:rsidP="0008580A">
      <w:pPr>
        <w:pStyle w:val="Caption"/>
        <w:jc w:val="both"/>
      </w:pPr>
      <w:r w:rsidRPr="00861212">
        <w:rPr>
          <w:b/>
          <w:bCs/>
        </w:rPr>
        <w:t xml:space="preserve">Figure </w:t>
      </w:r>
      <w:r w:rsidRPr="00861212">
        <w:rPr>
          <w:b/>
          <w:bCs/>
        </w:rPr>
        <w:fldChar w:fldCharType="begin"/>
      </w:r>
      <w:r w:rsidRPr="00861212">
        <w:rPr>
          <w:b/>
          <w:bCs/>
        </w:rPr>
        <w:instrText xml:space="preserve"> SEQ Figure \* ARABIC </w:instrText>
      </w:r>
      <w:r w:rsidRPr="00861212">
        <w:rPr>
          <w:b/>
          <w:bCs/>
        </w:rPr>
        <w:fldChar w:fldCharType="separate"/>
      </w:r>
      <w:r w:rsidR="009C5B72">
        <w:rPr>
          <w:b/>
          <w:bCs/>
          <w:noProof/>
        </w:rPr>
        <w:t>2</w:t>
      </w:r>
      <w:r w:rsidRPr="00861212">
        <w:rPr>
          <w:b/>
          <w:bCs/>
        </w:rPr>
        <w:fldChar w:fldCharType="end"/>
      </w:r>
      <w:r w:rsidRPr="00861212">
        <w:rPr>
          <w:b/>
          <w:bCs/>
        </w:rPr>
        <w:t>:</w:t>
      </w:r>
      <w:r>
        <w:t xml:space="preserve"> The python implementation of the Boltzmann exploration function</w:t>
      </w:r>
      <w:r w:rsidR="0008580A">
        <w:t xml:space="preserve">. The </w:t>
      </w:r>
      <w:proofErr w:type="spellStart"/>
      <w:r w:rsidR="0008580A">
        <w:t>Boltzmann_QLearner</w:t>
      </w:r>
      <w:proofErr w:type="spellEnd"/>
      <w:r w:rsidR="0008580A">
        <w:t xml:space="preserve"> inherits from the </w:t>
      </w:r>
      <w:proofErr w:type="spellStart"/>
      <w:r w:rsidR="00DE3788">
        <w:t>tabular_QLearner</w:t>
      </w:r>
      <w:proofErr w:type="spellEnd"/>
      <w:r w:rsidR="00DE3788">
        <w:t>.</w:t>
      </w:r>
    </w:p>
    <w:p w14:paraId="063A3170" w14:textId="77777777" w:rsidR="00BD23B8" w:rsidRDefault="00BD23B8" w:rsidP="0008580A">
      <w:pPr>
        <w:pStyle w:val="Caption"/>
        <w:jc w:val="both"/>
      </w:pPr>
    </w:p>
    <w:p w14:paraId="40277169" w14:textId="2DFADBF5" w:rsidR="006361BA" w:rsidRDefault="006361BA" w:rsidP="0008580A">
      <w:pPr>
        <w:spacing w:after="240"/>
        <w:jc w:val="both"/>
      </w:pPr>
      <w:r>
        <w:t xml:space="preserve">The </w:t>
      </w:r>
      <w:proofErr w:type="spellStart"/>
      <w:r w:rsidR="00042405">
        <w:rPr>
          <w:b/>
          <w:bCs/>
          <w:i/>
          <w:iCs/>
        </w:rPr>
        <w:t>Boltzmann_FAQLearner</w:t>
      </w:r>
      <w:proofErr w:type="spellEnd"/>
      <w:r w:rsidR="00042405">
        <w:t xml:space="preserve"> agents </w:t>
      </w:r>
      <w:proofErr w:type="gramStart"/>
      <w:r w:rsidR="00323822">
        <w:t>have to</w:t>
      </w:r>
      <w:proofErr w:type="gramEnd"/>
      <w:r w:rsidR="00323822">
        <w:t xml:space="preserve"> save the probability</w:t>
      </w:r>
      <w:r w:rsidR="00E06044">
        <w:t xml:space="preserve"> of the previously selected action</w:t>
      </w:r>
      <w:r w:rsidR="00482032">
        <w:t xml:space="preserve"> in order to balance the </w:t>
      </w:r>
      <w:r w:rsidR="00E01623">
        <w:t>learning rate between actions (actions that are selected less often have a higher learning rate).</w:t>
      </w:r>
      <w:r w:rsidR="00D800BD">
        <w:t xml:space="preserve"> Instead of only saving the probability of the previous action, we save the output probabilities of the </w:t>
      </w:r>
      <w:r w:rsidR="000B53B4">
        <w:t xml:space="preserve">Boltzmann exploration function, since we will need these probabilities in the </w:t>
      </w:r>
      <w:proofErr w:type="spellStart"/>
      <w:r w:rsidR="000B53B4">
        <w:t>Boltzmann_LFAQLearner</w:t>
      </w:r>
      <w:proofErr w:type="spellEnd"/>
      <w:r w:rsidR="000B53B4">
        <w:t>.</w:t>
      </w:r>
      <w:r w:rsidR="00F24E1E">
        <w:t xml:space="preserve"> A </w:t>
      </w:r>
      <m:oMath>
        <m:r>
          <w:rPr>
            <w:rFonts w:ascii="Cambria Math" w:hAnsi="Cambria Math"/>
          </w:rPr>
          <m:t>β</m:t>
        </m:r>
      </m:oMath>
      <w:r w:rsidR="00F24E1E">
        <w:t xml:space="preserve">-value is also saved </w:t>
      </w:r>
      <w:r w:rsidR="00BD43E7">
        <w:t xml:space="preserve">to adapt the training update (so that the learning rate is never greater than 1). The </w:t>
      </w:r>
      <w:r w:rsidR="00084C5B">
        <w:t xml:space="preserve">value for </w:t>
      </w:r>
      <m:oMath>
        <m:r>
          <w:rPr>
            <w:rFonts w:ascii="Cambria Math" w:hAnsi="Cambria Math"/>
          </w:rPr>
          <m:t>β</m:t>
        </m:r>
      </m:oMath>
      <w:r w:rsidR="00084C5B">
        <w:t xml:space="preserve"> was chosen equal to the learning rate </w:t>
      </w:r>
      <m:oMath>
        <m:r>
          <w:rPr>
            <w:rFonts w:ascii="Cambria Math" w:hAnsi="Cambria Math"/>
          </w:rPr>
          <m:t>α</m:t>
        </m:r>
      </m:oMath>
      <w:r w:rsidR="00084C5B">
        <w:t xml:space="preserve">, if </w:t>
      </w:r>
      <m:oMath>
        <m:r>
          <w:rPr>
            <w:rFonts w:ascii="Cambria Math" w:hAnsi="Cambria Math"/>
          </w:rPr>
          <m:t>α</m:t>
        </m:r>
      </m:oMath>
      <w:r w:rsidR="00084C5B">
        <w:t xml:space="preserve"> was small enough. Otherwise, a smaller value of </w:t>
      </w:r>
      <m:oMath>
        <m:r>
          <w:rPr>
            <w:rFonts w:ascii="Cambria Math" w:hAnsi="Cambria Math"/>
          </w:rPr>
          <m:t>β</m:t>
        </m:r>
      </m:oMath>
      <w:r w:rsidR="00084C5B">
        <w:t xml:space="preserve"> was chosen </w:t>
      </w:r>
      <w:r w:rsidR="005D2C01">
        <w:t>to have a more desirable path of convergence.</w:t>
      </w:r>
      <w:r w:rsidR="00110CAE">
        <w:t xml:space="preserve"> An implementation of the FAQ training</w:t>
      </w:r>
      <w:r w:rsidR="0041182E">
        <w:t xml:space="preserve"> </w:t>
      </w:r>
      <w:r w:rsidR="00110CAE">
        <w:t>update</w:t>
      </w:r>
      <w:r w:rsidR="0041182E">
        <w:t xml:space="preserve"> step</w:t>
      </w:r>
      <w:r w:rsidR="00110CAE">
        <w:t xml:space="preserve"> can be found in </w:t>
      </w:r>
      <w:r w:rsidR="0041182E">
        <w:t>Figure 4</w:t>
      </w:r>
      <w:r w:rsidR="00110CAE">
        <w:t>.</w:t>
      </w:r>
    </w:p>
    <w:p w14:paraId="4EFDBA94" w14:textId="77777777" w:rsidR="0008580A" w:rsidRDefault="0008580A" w:rsidP="0008580A">
      <w:pPr>
        <w:keepNext/>
        <w:jc w:val="both"/>
      </w:pPr>
      <w:r>
        <w:rPr>
          <w:noProof/>
        </w:rPr>
        <w:drawing>
          <wp:inline distT="0" distB="0" distL="0" distR="0" wp14:anchorId="496AF74F" wp14:editId="22CFC879">
            <wp:extent cx="6332220" cy="7150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2220" cy="715010"/>
                    </a:xfrm>
                    <a:prstGeom prst="rect">
                      <a:avLst/>
                    </a:prstGeom>
                  </pic:spPr>
                </pic:pic>
              </a:graphicData>
            </a:graphic>
          </wp:inline>
        </w:drawing>
      </w:r>
    </w:p>
    <w:p w14:paraId="33125E9D" w14:textId="6DA3A053" w:rsidR="00801BE1" w:rsidRDefault="0008580A" w:rsidP="0008580A">
      <w:pPr>
        <w:pStyle w:val="Caption"/>
        <w:jc w:val="both"/>
      </w:pPr>
      <w:r w:rsidRPr="0008580A">
        <w:rPr>
          <w:b/>
          <w:bCs/>
        </w:rPr>
        <w:t xml:space="preserve">Figure </w:t>
      </w:r>
      <w:r w:rsidRPr="0008580A">
        <w:rPr>
          <w:b/>
          <w:bCs/>
        </w:rPr>
        <w:fldChar w:fldCharType="begin"/>
      </w:r>
      <w:r w:rsidRPr="0008580A">
        <w:rPr>
          <w:b/>
          <w:bCs/>
        </w:rPr>
        <w:instrText xml:space="preserve"> SEQ Figure \* ARABIC </w:instrText>
      </w:r>
      <w:r w:rsidRPr="0008580A">
        <w:rPr>
          <w:b/>
          <w:bCs/>
        </w:rPr>
        <w:fldChar w:fldCharType="separate"/>
      </w:r>
      <w:r w:rsidR="009C5B72">
        <w:rPr>
          <w:b/>
          <w:bCs/>
          <w:noProof/>
        </w:rPr>
        <w:t>3</w:t>
      </w:r>
      <w:r w:rsidRPr="0008580A">
        <w:rPr>
          <w:b/>
          <w:bCs/>
        </w:rPr>
        <w:fldChar w:fldCharType="end"/>
      </w:r>
      <w:r w:rsidRPr="0008580A">
        <w:rPr>
          <w:b/>
          <w:bCs/>
        </w:rPr>
        <w:t>:</w:t>
      </w:r>
      <w:r>
        <w:t xml:space="preserve"> The python implementation of the FAQ update rule. The </w:t>
      </w:r>
      <w:proofErr w:type="spellStart"/>
      <w:r>
        <w:t>Boltzmann_FAQLearner</w:t>
      </w:r>
      <w:proofErr w:type="spellEnd"/>
      <w:r>
        <w:t xml:space="preserve"> class inherits from the </w:t>
      </w:r>
      <w:proofErr w:type="spellStart"/>
      <w:r>
        <w:t>Boltzmann_QLearner</w:t>
      </w:r>
      <w:proofErr w:type="spellEnd"/>
      <w:r>
        <w:t>.</w:t>
      </w:r>
    </w:p>
    <w:p w14:paraId="3EFD3732" w14:textId="77777777" w:rsidR="00BD23B8" w:rsidRDefault="00BD23B8" w:rsidP="0008580A">
      <w:pPr>
        <w:pStyle w:val="Caption"/>
        <w:jc w:val="both"/>
      </w:pPr>
    </w:p>
    <w:p w14:paraId="24FED903" w14:textId="133B55C8" w:rsidR="00801BE1" w:rsidRDefault="00801BE1" w:rsidP="0054500C">
      <w:pPr>
        <w:jc w:val="both"/>
      </w:pPr>
      <w:r>
        <w:t xml:space="preserve">Finally, the </w:t>
      </w:r>
      <w:proofErr w:type="spellStart"/>
      <w:r>
        <w:rPr>
          <w:b/>
          <w:bCs/>
          <w:i/>
          <w:iCs/>
        </w:rPr>
        <w:t>Boltzmann_LFAQLearner</w:t>
      </w:r>
      <w:proofErr w:type="spellEnd"/>
      <w:r>
        <w:rPr>
          <w:b/>
          <w:bCs/>
          <w:i/>
          <w:iCs/>
        </w:rPr>
        <w:t xml:space="preserve"> </w:t>
      </w:r>
      <w:r>
        <w:t xml:space="preserve">agents have a </w:t>
      </w:r>
      <m:oMath>
        <m:r>
          <w:rPr>
            <w:rFonts w:ascii="Cambria Math" w:hAnsi="Cambria Math"/>
          </w:rPr>
          <m:t>κ</m:t>
        </m:r>
      </m:oMath>
      <w:r>
        <w:t>-value</w:t>
      </w:r>
      <w:r w:rsidR="00A334A2">
        <w:t xml:space="preserve"> and save a list of </w:t>
      </w:r>
      <w:r w:rsidR="00A334A2">
        <w:rPr>
          <w:rFonts w:ascii="Times New Roman" w:hAnsi="Times New Roman" w:cs="Times New Roman"/>
        </w:rPr>
        <w:t>κ</w:t>
      </w:r>
      <w:r w:rsidR="008E49C4">
        <w:t xml:space="preserve"> actions, probabilities and rewards. After </w:t>
      </w:r>
      <w:r w:rsidR="008E49C4">
        <w:rPr>
          <w:rFonts w:ascii="Times New Roman" w:hAnsi="Times New Roman" w:cs="Times New Roman"/>
        </w:rPr>
        <w:t>κ</w:t>
      </w:r>
      <w:r w:rsidR="008E49C4">
        <w:t xml:space="preserve">-episode of evaluation (no q-value updates), the best rewards and corresponding action and probability is used to perform an FAQ-learning </w:t>
      </w:r>
      <w:r w:rsidR="00E441BE">
        <w:t xml:space="preserve">update on the q-values. The list of </w:t>
      </w:r>
      <m:oMath>
        <m:r>
          <w:rPr>
            <w:rFonts w:ascii="Cambria Math" w:hAnsi="Cambria Math"/>
          </w:rPr>
          <m:t>κ</m:t>
        </m:r>
      </m:oMath>
      <w:r w:rsidR="00E441BE">
        <w:t xml:space="preserve"> actions, </w:t>
      </w:r>
      <w:r w:rsidR="004C4DB7">
        <w:t xml:space="preserve">probabilities and rewards are then emptied, and the process restarted. As such, a </w:t>
      </w:r>
      <w:proofErr w:type="gramStart"/>
      <w:r w:rsidR="004C4DB7">
        <w:t>fairly high</w:t>
      </w:r>
      <w:proofErr w:type="gramEnd"/>
      <w:r w:rsidR="004C4DB7">
        <w:t xml:space="preserve"> number of </w:t>
      </w:r>
      <w:r w:rsidR="004C4DB7">
        <w:lastRenderedPageBreak/>
        <w:t>training iterations is required to achieve convergence.</w:t>
      </w:r>
      <w:r w:rsidR="00AD3950">
        <w:t xml:space="preserve"> A higher learning rate was also chosen, since there is a high </w:t>
      </w:r>
      <w:r w:rsidR="0041182E">
        <w:t>chance that</w:t>
      </w:r>
      <w:r w:rsidR="00AD3950">
        <w:t xml:space="preserve"> </w:t>
      </w:r>
      <w:r w:rsidR="0041182E">
        <w:t>the agent</w:t>
      </w:r>
      <w:r w:rsidR="00AD3950">
        <w:t xml:space="preserve"> chose</w:t>
      </w:r>
      <w:r w:rsidR="0041182E">
        <w:t>s</w:t>
      </w:r>
      <w:r w:rsidR="00AD3950">
        <w:t xml:space="preserve"> the optimal action </w:t>
      </w:r>
      <w:r w:rsidR="00425D0A">
        <w:t>at most of the training iterations (as the benchmarked games do not have that many different state-action combinations).</w:t>
      </w:r>
      <w:r w:rsidR="0041182E">
        <w:t xml:space="preserve"> An implementation of the LFAQ training update step can be found in Figure 5.</w:t>
      </w:r>
    </w:p>
    <w:p w14:paraId="3E3AF7F0" w14:textId="77777777" w:rsidR="002E75ED" w:rsidRDefault="002E75ED" w:rsidP="002E75ED">
      <w:pPr>
        <w:keepNext/>
        <w:jc w:val="both"/>
      </w:pPr>
      <w:r>
        <w:rPr>
          <w:noProof/>
        </w:rPr>
        <w:drawing>
          <wp:inline distT="0" distB="0" distL="0" distR="0" wp14:anchorId="27F5B48E" wp14:editId="2359A103">
            <wp:extent cx="6323330" cy="3709359"/>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b="13829"/>
                    <a:stretch/>
                  </pic:blipFill>
                  <pic:spPr bwMode="auto">
                    <a:xfrm>
                      <a:off x="0" y="0"/>
                      <a:ext cx="6323330" cy="3709359"/>
                    </a:xfrm>
                    <a:prstGeom prst="rect">
                      <a:avLst/>
                    </a:prstGeom>
                    <a:noFill/>
                    <a:ln>
                      <a:noFill/>
                    </a:ln>
                    <a:extLst>
                      <a:ext uri="{53640926-AAD7-44D8-BBD7-CCE9431645EC}">
                        <a14:shadowObscured xmlns:a14="http://schemas.microsoft.com/office/drawing/2010/main"/>
                      </a:ext>
                    </a:extLst>
                  </pic:spPr>
                </pic:pic>
              </a:graphicData>
            </a:graphic>
          </wp:inline>
        </w:drawing>
      </w:r>
    </w:p>
    <w:p w14:paraId="665685B6" w14:textId="2E16C4B0" w:rsidR="00BD23B8" w:rsidRDefault="002E75ED" w:rsidP="002E75ED">
      <w:pPr>
        <w:pStyle w:val="Caption"/>
        <w:jc w:val="both"/>
      </w:pPr>
      <w:r w:rsidRPr="002E75ED">
        <w:rPr>
          <w:b/>
          <w:bCs/>
        </w:rPr>
        <w:t xml:space="preserve">Figure </w:t>
      </w:r>
      <w:r w:rsidRPr="002E75ED">
        <w:rPr>
          <w:b/>
          <w:bCs/>
        </w:rPr>
        <w:fldChar w:fldCharType="begin"/>
      </w:r>
      <w:r w:rsidRPr="002E75ED">
        <w:rPr>
          <w:b/>
          <w:bCs/>
        </w:rPr>
        <w:instrText xml:space="preserve"> SEQ Figure \* ARABIC </w:instrText>
      </w:r>
      <w:r w:rsidRPr="002E75ED">
        <w:rPr>
          <w:b/>
          <w:bCs/>
        </w:rPr>
        <w:fldChar w:fldCharType="separate"/>
      </w:r>
      <w:r w:rsidR="009C5B72">
        <w:rPr>
          <w:b/>
          <w:bCs/>
          <w:noProof/>
        </w:rPr>
        <w:t>4</w:t>
      </w:r>
      <w:r w:rsidRPr="002E75ED">
        <w:rPr>
          <w:b/>
          <w:bCs/>
        </w:rPr>
        <w:fldChar w:fldCharType="end"/>
      </w:r>
      <w:r w:rsidRPr="002E75ED">
        <w:rPr>
          <w:b/>
          <w:bCs/>
        </w:rPr>
        <w:t>:</w:t>
      </w:r>
      <w:r>
        <w:t xml:space="preserve"> </w:t>
      </w:r>
      <w:r w:rsidRPr="005120BF">
        <w:t xml:space="preserve">The python implementation of the </w:t>
      </w:r>
      <w:r>
        <w:t>L</w:t>
      </w:r>
      <w:r w:rsidRPr="005120BF">
        <w:t xml:space="preserve">FAQ update rule. The </w:t>
      </w:r>
      <w:proofErr w:type="spellStart"/>
      <w:r w:rsidRPr="005120BF">
        <w:t>Boltzmann_</w:t>
      </w:r>
      <w:r>
        <w:t>L</w:t>
      </w:r>
      <w:r w:rsidRPr="005120BF">
        <w:t>FAQLearner</w:t>
      </w:r>
      <w:proofErr w:type="spellEnd"/>
      <w:r w:rsidRPr="005120BF">
        <w:t xml:space="preserve"> class inherits from the </w:t>
      </w:r>
      <w:proofErr w:type="spellStart"/>
      <w:r w:rsidRPr="005120BF">
        <w:t>Boltzmann_</w:t>
      </w:r>
      <w:r>
        <w:t>FA</w:t>
      </w:r>
      <w:r w:rsidRPr="005120BF">
        <w:t>QLearner</w:t>
      </w:r>
      <w:proofErr w:type="spellEnd"/>
      <w:r w:rsidRPr="005120BF">
        <w:t>.</w:t>
      </w:r>
    </w:p>
    <w:p w14:paraId="7D7A0EB8" w14:textId="4E93A2D4" w:rsidR="0041182E" w:rsidRDefault="0041182E" w:rsidP="0054500C">
      <w:pPr>
        <w:jc w:val="both"/>
      </w:pPr>
    </w:p>
    <w:p w14:paraId="10DA6DC5" w14:textId="16608F4F" w:rsidR="0041182E" w:rsidRPr="00801BE1" w:rsidRDefault="0041182E" w:rsidP="0054500C">
      <w:pPr>
        <w:jc w:val="both"/>
      </w:pPr>
      <w:r>
        <w:t xml:space="preserve">Figure </w:t>
      </w:r>
      <w:r w:rsidR="006A7A79">
        <w:t>6</w:t>
      </w:r>
      <w:r>
        <w:t xml:space="preserve"> shows a trajectory plot of each of the </w:t>
      </w:r>
      <w:r w:rsidR="006A7A79">
        <w:t>4 algorithms overlaid on a quiver plot of the replicator dynamics.</w:t>
      </w:r>
      <w:r w:rsidR="00DE1933">
        <w:t xml:space="preserve"> ………</w:t>
      </w:r>
      <w:r w:rsidR="00DE1933">
        <w:t>………………………………………………………………………………………………………………………………………………………………………………………………………………………………………………………………………………………………………………………………………………………………………………………………………………………………………………………………………………………………………………………………………………………………………………………………………………………………………………………………………………………………………………………………………………………………………………………………………………………………………………………………</w:t>
      </w:r>
    </w:p>
    <w:p w14:paraId="4F28CD24" w14:textId="1166906F" w:rsidR="002C7FC0" w:rsidRDefault="002C7FC0" w:rsidP="0054500C">
      <w:pPr>
        <w:jc w:val="both"/>
      </w:pPr>
    </w:p>
    <w:p w14:paraId="26BFB7C9" w14:textId="23FA5C1C" w:rsidR="00DE1933" w:rsidRDefault="00DE1933" w:rsidP="0054500C">
      <w:pPr>
        <w:jc w:val="both"/>
      </w:pPr>
    </w:p>
    <w:p w14:paraId="56AC5997" w14:textId="2CF5D145" w:rsidR="00DE1933" w:rsidRDefault="00DE1933" w:rsidP="0054500C">
      <w:pPr>
        <w:jc w:val="both"/>
      </w:pPr>
    </w:p>
    <w:p w14:paraId="6D6A0E9E" w14:textId="18BFB957" w:rsidR="00DE1933" w:rsidRDefault="00DE1933" w:rsidP="0054500C">
      <w:pPr>
        <w:jc w:val="both"/>
      </w:pPr>
    </w:p>
    <w:p w14:paraId="0E35EE7D" w14:textId="460AE782" w:rsidR="00DE1933" w:rsidRDefault="00DE1933" w:rsidP="0054500C">
      <w:pPr>
        <w:jc w:val="both"/>
      </w:pPr>
    </w:p>
    <w:p w14:paraId="2B60459D" w14:textId="275B5448" w:rsidR="00DE1933" w:rsidRDefault="00DE1933" w:rsidP="0054500C">
      <w:pPr>
        <w:jc w:val="both"/>
      </w:pPr>
    </w:p>
    <w:p w14:paraId="75BD0321" w14:textId="0581B48F" w:rsidR="00DE1933" w:rsidRDefault="00DE1933" w:rsidP="0054500C">
      <w:pPr>
        <w:jc w:val="both"/>
      </w:pPr>
    </w:p>
    <w:p w14:paraId="5BF892D6" w14:textId="6A26011E" w:rsidR="00DE1933" w:rsidRDefault="00DE1933" w:rsidP="0054500C">
      <w:pPr>
        <w:jc w:val="both"/>
      </w:pPr>
    </w:p>
    <w:p w14:paraId="4F05D2E2" w14:textId="2D781307" w:rsidR="00DE1933" w:rsidRDefault="00DE1933" w:rsidP="0054500C">
      <w:pPr>
        <w:jc w:val="both"/>
      </w:pPr>
    </w:p>
    <w:p w14:paraId="727EAEBC" w14:textId="01024F2C" w:rsidR="00DE1933" w:rsidRDefault="00DE1933" w:rsidP="0054500C">
      <w:pPr>
        <w:jc w:val="both"/>
      </w:pPr>
    </w:p>
    <w:p w14:paraId="50A3FB9D" w14:textId="3DF88B74" w:rsidR="00DE1933" w:rsidRDefault="00DE1933" w:rsidP="0054500C">
      <w:pPr>
        <w:jc w:val="both"/>
      </w:pPr>
    </w:p>
    <w:p w14:paraId="030AC925" w14:textId="4FD3486A" w:rsidR="00DE1933" w:rsidRDefault="00DE1933" w:rsidP="0054500C">
      <w:pPr>
        <w:jc w:val="both"/>
      </w:pPr>
    </w:p>
    <w:p w14:paraId="3A636BA7" w14:textId="77777777" w:rsidR="00DE1933" w:rsidRDefault="00DE1933" w:rsidP="0054500C">
      <w:pPr>
        <w:jc w:val="both"/>
      </w:pPr>
    </w:p>
    <w:p w14:paraId="609FD5F2" w14:textId="77777777" w:rsidR="002C7FC0" w:rsidRDefault="002C7FC0" w:rsidP="0054500C">
      <w:pPr>
        <w:jc w:val="both"/>
      </w:pPr>
    </w:p>
    <w:p w14:paraId="61AB58FC" w14:textId="092331B8" w:rsidR="00DE1933" w:rsidRDefault="00885DDF" w:rsidP="0054500C">
      <w:pPr>
        <w:jc w:val="both"/>
      </w:pPr>
      <w:r>
        <w:t xml:space="preserve">FIGURE </w:t>
      </w:r>
      <w:r w:rsidR="006A7A79">
        <w:t>6</w:t>
      </w:r>
      <w:r>
        <w:t>: Trajectory plots of each algorithms for a couple of games</w:t>
      </w:r>
    </w:p>
    <w:p w14:paraId="427E1FD1" w14:textId="59644AD9" w:rsidR="002C7FC0" w:rsidRDefault="00885DDF" w:rsidP="0054500C">
      <w:pPr>
        <w:pStyle w:val="Heading1"/>
        <w:jc w:val="both"/>
      </w:pPr>
      <w:r>
        <w:t>4</w:t>
      </w:r>
      <w:r w:rsidR="009C5B72">
        <w:tab/>
      </w:r>
      <w:r>
        <w:t>Literature review</w:t>
      </w:r>
    </w:p>
    <w:p w14:paraId="54B3B345" w14:textId="77777777" w:rsidR="0073610C" w:rsidRDefault="00885DDF" w:rsidP="002C7A46">
      <w:pPr>
        <w:jc w:val="both"/>
      </w:pPr>
      <w:r>
        <w:t xml:space="preserve">To get to know the </w:t>
      </w:r>
      <w:proofErr w:type="spellStart"/>
      <w:r>
        <w:t>open_spiel</w:t>
      </w:r>
      <w:proofErr w:type="spellEnd"/>
      <w:r>
        <w:t xml:space="preserve">, we mostly looked at the examples and algorithm implementations in the </w:t>
      </w:r>
      <w:proofErr w:type="spellStart"/>
      <w:r>
        <w:t>open_spiel</w:t>
      </w:r>
      <w:proofErr w:type="spellEnd"/>
      <w:r w:rsidR="001B7AA1">
        <w:t>/</w:t>
      </w:r>
      <w:r>
        <w:t xml:space="preserve">python directory of the </w:t>
      </w:r>
      <w:r w:rsidR="001B7AA1">
        <w:t>GitHub</w:t>
      </w:r>
      <w:r>
        <w:t xml:space="preserve"> repository. To get to know the basic concepts of game theory such as payoff matrices, mixed and pure strategy Nash equilibria, Pareto-optimality and replicator dynamics, the introduction sections of the</w:t>
      </w:r>
      <w:r w:rsidR="00870E26">
        <w:t xml:space="preserve"> survey on </w:t>
      </w:r>
      <w:r w:rsidR="00227E97">
        <w:t xml:space="preserve">Evolutionary Dynamics in Multi-Agents </w:t>
      </w:r>
      <w:r w:rsidR="002D7330">
        <w:t>Learning and the papers on FAQ and LFAQ</w:t>
      </w:r>
      <w:r>
        <w:t xml:space="preserve"> </w:t>
      </w:r>
      <w:r w:rsidR="00904010">
        <w:fldChar w:fldCharType="begin"/>
      </w:r>
      <w:r w:rsidR="00EE1E1B">
        <w:instrText xml:space="preserve"> ADDIN ZOTERO_ITEM CSL_CITATION {"citationID":"zuTnvdwg","properties":{"formattedCitation":"[1]\\uc0\\u8211{}[3]","plainCitation":"[1]–[3]","noteIndex":0},"citationItems":[{"id":325,"uris":["http://zotero.org/users/5204188/items/HKJS4NKN"],"uri":["http://zotero.org/users/5204188/items/HKJS4NKN"],"itemData":{"id":325,"type":"article-journal","abstract":"The interaction of multiple autonomous agents gives rise to highly dynamic and nondeterministic environments, contributing to the complexity in applications such as automated ﬁnancial markets, smart grids, or robotics. Due to the sheer number of situations that may arise, it is not possible to foresee and program the optimal behaviour for all agents beforehand. Consequently, it becomes essential for the success of the system that the agents can learn their optimal behaviour and adapt to new situations or circumstances. The past two decades have seen the emergence of reinforcement learning, both in single and multiagent settings, as a strong, robust and adaptive learning paradigm. Progress has been substantial, and a wide range of algorithms are now available. An important challenge in the domain of multi-agent learning is to gain qualitative insights into the resulting system dynamics. In the past decade, tools and methods from evolutionary game theory have been successfully employed to study multi-agent learning dynamics formally in strategic interactions. This article surveys the dynamical models that have been derived for various multi-agent reinforcement learning algorithms, making it possible to study and compare them qualitatively. Furthermore, new learning algorithms that have been introduced using these evolutionary game theoretic tools are reviewed. The evolutionary models can be used to study complex strategic interactions. Examples of such analysis are given for the domains of automated trading in stock markets and collision avoidance in multi-robot systems. The paper provides a roadmap on the progress that has been achieved in analysing the evolutionary dynamics of multi-agent learning by highlighting the main results and accomplishments.","container-title":"Journal of Artificial Intelligence Research","DOI":"10.1613/jair.4818","ISSN":"1076-9757","journalAbbreviation":"jair","language":"en","page":"659-697","source":"DOI.org (Crossref)","title":"Evolutionary Dynamics of Multi-Agent Learning: A Survey","title-short":"Evolutionary Dynamics of Multi-Agent Learning","volume":"53","author":[{"family":"Bloembergen","given":"Daan"},{"family":"Tuyls","given":"Karl"},{"family":"Hennes","given":"Daniel"},{"family":"Kaisers","given":"Michael"}],"issued":{"date-parts":[["2015",8,17]]}}},{"id":326,"uris":["http://zotero.org/users/5204188/items/4XEZZ3UW"],"uri":["http://zotero.org/users/5204188/items/4XEZZ3UW"],"itemData":{"id":326,"type":"article-journal","abstract":"Multi-agent learning is a crucial method to control or ﬁnd solutions for systems, in which more than one entity needs to be adaptive. In today’s interconnected world, such systems are ubiquitous in many domains, including auctions in economics, swarm robotics in computer science, and politics in social sciences. Multi-agent learning is inherently more complex than single-agent learning and has a relatively thin theoretical framework supporting it. Recently, multi-agent learning dynamics have been linked to evolutionary game theory, allowing the interpretation of learning as an evolution of competing policies in the mind of the learning agents. The dynamical system from evolutionary game theory that has been linked to Q-learning predicts the expected behavior of the learning agents. Closer analysis however allows for two interesting observations: the predicted behavior is not always the same as the actual behavior, and in case of deviation, the predicted behavior is more desirable. This discrepancy is elucidated in this article, and based on these new insights Frequency Adjusted Q- (FAQ-) learning is proposed. This variation of Q-learning perfectly adheres to the predictions of the evolutionary model for an arbitrarily large part of the policy space. In addition to the theoretical discussion, experiments in the three classes of two-agent twoaction games illustrate the superiority of FAQ-learning.","language":"en","page":"8","source":"Zotero","title":"Frequency Adjusted Multi-agent Q-learning","author":[{"family":"Kaisers","given":"Michael"},{"family":"Tuyls","given":"Karl"}]}},{"id":322,"uris":["http://zotero.org/users/5204188/items/G4AQXLXM"],"uri":["http://zotero.org/users/5204188/items/G4AQXLXM"],"itemData":{"id":322,"type":"article-journal","abstract":"Overcoming convergence to suboptimal solutions in cooperative multi-agent games has been a main challenge in reinforcement learning. The concept of “leniency” has been proposed to be more forgiving for initial mis-coordination. It has been shown theoretically that an arbitrarily high certainty of convergence to the global optimum can be achieved by increasing the degree of leniency, but the relation of the evolutionary game theoretic model to the Lenient Q-learning algorithm relied on the simplifying assumption that all actions would be updated simultaneously. Building on insights from Frequency Adjusted Q-learning, this article introduces the variation Lenient Frequency Adjusted Q-learning that matches the theoretical model precisely, and allows for arbitrarily high convergence to Pareto optimal equilibria in cooperative games.","language":"en","page":"8","source":"Zotero","title":"Lenient Frequency Adjusted Q-learning","author":[{"family":"Bloembergen","given":"Daan"},{"family":"Kaisers","given":"Michael"},{"family":"Tuyls","given":"Karl"}]}}],"schema":"https://github.com/citation-style-language/schema/raw/master/csl-citation.json"} </w:instrText>
      </w:r>
      <w:r w:rsidR="00904010">
        <w:fldChar w:fldCharType="separate"/>
      </w:r>
      <w:r w:rsidR="00EE1E1B" w:rsidRPr="00EE1E1B">
        <w:rPr>
          <w:rFonts w:ascii="Calibri" w:hAnsi="Calibri" w:cs="Calibri"/>
        </w:rPr>
        <w:t>[1]–[3]</w:t>
      </w:r>
      <w:r w:rsidR="00904010">
        <w:fldChar w:fldCharType="end"/>
      </w:r>
      <w:r w:rsidR="002C7A46">
        <w:t xml:space="preserve"> were used</w:t>
      </w:r>
      <w:r>
        <w:t xml:space="preserve"> along with online resources such as the YouTube series ‘Game Theory 101’</w:t>
      </w:r>
      <w:r w:rsidR="004E48C7">
        <w:t xml:space="preserve"> </w:t>
      </w:r>
      <w:r w:rsidR="0052031F">
        <w:fldChar w:fldCharType="begin"/>
      </w:r>
      <w:r w:rsidR="00EE1E1B">
        <w:instrText xml:space="preserve"> ADDIN ZOTERO_ITEM CSL_CITATION {"citationID":"YgvJL8Wq","properties":{"formattedCitation":"[4]","plainCitation":"[4]","noteIndex":0},"citationItems":[{"id":547,"uris":["http://zotero.org/users/5204188/items/HLAT3FRX"],"uri":["http://zotero.org/users/5204188/items/HLAT3FRX"],"itemData":{"id":547,"type":"motion_picture","collection-title":"Game Theory 101","language":"English","title":"Game Theory 101","URL":"https://www.youtube.com/playlist?list=PLKI1h_nAkaQoDzI4xDIXzx6U2ergFmedo","author":[{"family":"Spaniel","given":"William"}],"accessed":{"date-parts":[["2020",3,12]]},"issued":{"date-parts":[["2019",8,27]]}}}],"schema":"https://github.com/citation-style-language/schema/raw/master/csl-citation.json"} </w:instrText>
      </w:r>
      <w:r w:rsidR="0052031F">
        <w:fldChar w:fldCharType="separate"/>
      </w:r>
      <w:r w:rsidR="00EE1E1B" w:rsidRPr="00EE1E1B">
        <w:rPr>
          <w:rFonts w:ascii="Calibri" w:hAnsi="Calibri" w:cs="Calibri"/>
        </w:rPr>
        <w:t>[4]</w:t>
      </w:r>
      <w:r w:rsidR="0052031F">
        <w:fldChar w:fldCharType="end"/>
      </w:r>
      <w:r>
        <w:t>.</w:t>
      </w:r>
      <w:r w:rsidR="00CA7337">
        <w:t xml:space="preserve"> </w:t>
      </w:r>
      <w:r>
        <w:t xml:space="preserve">The </w:t>
      </w:r>
      <w:r w:rsidR="00CA7337">
        <w:t xml:space="preserve">different Q-learning algorithms </w:t>
      </w:r>
      <w:r w:rsidR="00554340">
        <w:t xml:space="preserve">and different exploration strategies </w:t>
      </w:r>
      <w:r w:rsidR="00CA7337">
        <w:t>were</w:t>
      </w:r>
      <w:r w:rsidR="0011360C">
        <w:t xml:space="preserve"> taken from the </w:t>
      </w:r>
      <w:r w:rsidR="00DF1F3D">
        <w:t xml:space="preserve">FAQ and LFAQ papers </w:t>
      </w:r>
      <w:r w:rsidR="00DF1F3D">
        <w:fldChar w:fldCharType="begin"/>
      </w:r>
      <w:r w:rsidR="00EE1E1B">
        <w:instrText xml:space="preserve"> ADDIN ZOTERO_ITEM CSL_CITATION {"citationID":"nxAyJvoH","properties":{"formattedCitation":"[2], [3], [5]","plainCitation":"[2], [3], [5]","noteIndex":0},"citationItems":[{"id":326,"uris":["http://zotero.org/users/5204188/items/4XEZZ3UW"],"uri":["http://zotero.org/users/5204188/items/4XEZZ3UW"],"itemData":{"id":326,"type":"article-journal","abstract":"Multi-agent learning is a crucial method to control or ﬁnd solutions for systems, in which more than one entity needs to be adaptive. In today’s interconnected world, such systems are ubiquitous in many domains, including auctions in economics, swarm robotics in computer science, and politics in social sciences. Multi-agent learning is inherently more complex than single-agent learning and has a relatively thin theoretical framework supporting it. Recently, multi-agent learning dynamics have been linked to evolutionary game theory, allowing the interpretation of learning as an evolution of competing policies in the mind of the learning agents. The dynamical system from evolutionary game theory that has been linked to Q-learning predicts the expected behavior of the learning agents. Closer analysis however allows for two interesting observations: the predicted behavior is not always the same as the actual behavior, and in case of deviation, the predicted behavior is more desirable. This discrepancy is elucidated in this article, and based on these new insights Frequency Adjusted Q- (FAQ-) learning is proposed. This variation of Q-learning perfectly adheres to the predictions of the evolutionary model for an arbitrarily large part of the policy space. In addition to the theoretical discussion, experiments in the three classes of two-agent twoaction games illustrate the superiority of FAQ-learning.","language":"en","page":"8","source":"Zotero","title":"Frequency Adjusted Multi-agent Q-learning","author":[{"family":"Kaisers","given":"Michael"},{"family":"Tuyls","given":"Karl"}]}},{"id":322,"uris":["http://zotero.org/users/5204188/items/G4AQXLXM"],"uri":["http://zotero.org/users/5204188/items/G4AQXLXM"],"itemData":{"id":322,"type":"article-journal","abstract":"Overcoming convergence to suboptimal solutions in cooperative multi-agent games has been a main challenge in reinforcement learning. The concept of “leniency” has been proposed to be more forgiving for initial mis-coordination. It has been shown theoretically that an arbitrarily high certainty of convergence to the global optimum can be achieved by increasing the degree of leniency, but the relation of the evolutionary game theoretic model to the Lenient Q-learning algorithm relied on the simplifying assumption that all actions would be updated simultaneously. Building on insights from Frequency Adjusted Q-learning, this article introduces the variation Lenient Frequency Adjusted Q-learning that matches the theoretical model precisely, and allows for arbitrarily high convergence to Pareto optimal equilibria in cooperative games.","language":"en","page":"8","source":"Zotero","title":"Lenient Frequency Adjusted Q-learning","author":[{"family":"Bloembergen","given":"Daan"},{"family":"Kaisers","given":"Michael"},{"family":"Tuyls","given":"Karl"}]}},{"id":323,"uris":["http://zotero.org/users/5204188/items/6635UX48"],"uri":["http://zotero.org/users/5204188/items/6635UX48"],"itemData":{"id":323,"type":"article-journal","abstract":"We consider the dynamics of Q-learning in two-player two-action games with a Boltzmann exploration mechanism. For any non-zero exploration rate the dynamics is dissipative, which guarantees that agent strategies converge to rest points that are generally different from the game's Nash Equlibria (NE). We provide a comprehensive characterization of the rest point structure for different games, and examine the sensitivity of this structure with respect to the noise due to exploration. Our results indicate that for a class of games with multiple NE the asymptotic behavior of learning dynamics can undergo drastic changes at critical exploration rates. Furthermore, we demonstrate that for certain games with a single NE, it is possible to have additional rest points (not corresponding to any NE) that persist for a finite range of the exploration rates and disappear when the exploration rates of both players tend to zero.","container-title":"Physical Review E","DOI":"10.1103/PhysRevE.85.041145","ISSN":"1539-3755, 1550-2376","issue":"4","journalAbbreviation":"Phys. Rev. E","language":"en","note":"arXiv: 1109.1528","page":"041145","source":"arXiv.org","title":"Dynamics of Boltzmann Q-Learning in Two-Player Two-Action Games","volume":"85","author":[{"family":"Kianercy","given":"Ardeshir"},{"family":"Galstyan","given":"Aram"}],"issued":{"date-parts":[["2012",4,26]]}}}],"schema":"https://github.com/citation-style-language/schema/raw/master/csl-citation.json"} </w:instrText>
      </w:r>
      <w:r w:rsidR="00DF1F3D">
        <w:fldChar w:fldCharType="separate"/>
      </w:r>
      <w:r w:rsidR="00EE1E1B" w:rsidRPr="00EE1E1B">
        <w:rPr>
          <w:rFonts w:ascii="Calibri" w:hAnsi="Calibri" w:cs="Calibri"/>
        </w:rPr>
        <w:t>[2], [3], [5]</w:t>
      </w:r>
      <w:r w:rsidR="00DF1F3D">
        <w:fldChar w:fldCharType="end"/>
      </w:r>
      <w:r w:rsidR="00DF1F3D">
        <w:t>.</w:t>
      </w:r>
    </w:p>
    <w:p w14:paraId="7855BA94" w14:textId="1D5F0E48" w:rsidR="00C802E9" w:rsidRDefault="0073610C" w:rsidP="002C7A46">
      <w:pPr>
        <w:jc w:val="both"/>
      </w:pPr>
      <w:r>
        <w:t xml:space="preserve">For the </w:t>
      </w:r>
      <w:r w:rsidR="00C802E9">
        <w:t>research on the algorithms we want to implement to solve Kuhn and Leduc Poker ………………….</w:t>
      </w:r>
    </w:p>
    <w:p w14:paraId="4A007645" w14:textId="6038A66E" w:rsidR="00EB1A6A" w:rsidRDefault="0073610C" w:rsidP="002C7A46">
      <w:pPr>
        <w:jc w:val="both"/>
      </w:pPr>
      <w:r>
        <w:t>………………………………………………………………………………………………………………………………………………………………………………………………………………………………………………………………………………………………………………………………………………………………………………………………………………………………………………………………………………………………………………………………………………………………………………</w:t>
      </w:r>
    </w:p>
    <w:p w14:paraId="2BEC75E8" w14:textId="70A59A73" w:rsidR="00C802E9" w:rsidRDefault="00EB1A6A" w:rsidP="00C802E9">
      <w:pPr>
        <w:pStyle w:val="Heading1"/>
      </w:pPr>
      <w:r>
        <w:lastRenderedPageBreak/>
        <w:t>5</w:t>
      </w:r>
      <w:r w:rsidR="009C5B72">
        <w:tab/>
      </w:r>
      <w:r>
        <w:t>Conclusion</w:t>
      </w:r>
    </w:p>
    <w:p w14:paraId="0CD5C5DD" w14:textId="77777777" w:rsidR="00C802E9" w:rsidRDefault="00C802E9" w:rsidP="00C802E9">
      <w:pPr>
        <w:jc w:val="both"/>
      </w:pPr>
      <w:r>
        <w:t>………………………………………………………………………………………………………………………………………………………………………………………………………………………………………………………………………………………………………………………………………………………………………………………………………………………………………………………………………………………………………………………………………………………………………………………………………………………………………………………………………………………………………………………………………………………………………………………………………………………………………………………………………………………………………………………………………………………………………………………………………………………………………………………………………………………………………………………………………………………………</w:t>
      </w:r>
    </w:p>
    <w:p w14:paraId="3A99453C" w14:textId="0AB0615B" w:rsidR="00EB1A6A" w:rsidRDefault="00EB1A6A" w:rsidP="00EB1A6A">
      <w:pPr>
        <w:pStyle w:val="Heading1"/>
      </w:pPr>
      <w:r>
        <w:t>6</w:t>
      </w:r>
      <w:r w:rsidR="009C5B72">
        <w:tab/>
      </w:r>
      <w:r>
        <w:t xml:space="preserve">Future </w:t>
      </w:r>
      <w:r w:rsidR="00903D2D">
        <w:t>work</w:t>
      </w:r>
    </w:p>
    <w:p w14:paraId="0CDF79F7" w14:textId="0569CB3F" w:rsidR="00903D2D" w:rsidRDefault="00C802E9" w:rsidP="00C802E9">
      <w:pPr>
        <w:jc w:val="both"/>
      </w:pPr>
      <w:r>
        <w:t>………………………………………………………………………………………………………………………………………………………………………………………………………………………………………………………………………………………………………………………………………………………………………………………………………………………………………………………………………………………………………………………………………………………………………………………………………………………………………………………………………………………………………………………………………………………………………………………………………………………………………………………………………………………………………………………………………………………………………………………………………………………………………………………………………………………………………………………………………………………………</w:t>
      </w:r>
    </w:p>
    <w:p w14:paraId="4DCA9522" w14:textId="77777777" w:rsidR="00C802E9" w:rsidRDefault="00C802E9">
      <w:r>
        <w:rPr>
          <w:b/>
        </w:rPr>
        <w:br w:type="page"/>
      </w:r>
      <w:bookmarkStart w:id="0" w:name="_GoBack"/>
      <w:bookmarkEnd w:id="0"/>
    </w:p>
    <w:sdt>
      <w:sdtPr>
        <w:rPr>
          <w:rFonts w:asciiTheme="minorHAnsi" w:eastAsia="Noto Sans CJK SC" w:hAnsiTheme="minorHAnsi" w:cs="Lohit Devanagari"/>
          <w:b w:val="0"/>
          <w:sz w:val="24"/>
          <w:szCs w:val="24"/>
        </w:rPr>
        <w:id w:val="2139289429"/>
        <w:docPartObj>
          <w:docPartGallery w:val="Bibliographies"/>
          <w:docPartUnique/>
        </w:docPartObj>
      </w:sdtPr>
      <w:sdtEndPr/>
      <w:sdtContent>
        <w:p w14:paraId="4FE82F96" w14:textId="7C4321DF" w:rsidR="00903D2D" w:rsidRDefault="00903D2D">
          <w:pPr>
            <w:pStyle w:val="Heading1"/>
          </w:pPr>
          <w:r>
            <w:t>References</w:t>
          </w:r>
        </w:p>
        <w:p w14:paraId="367775DA" w14:textId="77777777" w:rsidR="0049758D" w:rsidRPr="0049758D" w:rsidRDefault="0049758D" w:rsidP="0049758D"/>
        <w:sdt>
          <w:sdtPr>
            <w:rPr>
              <w:rFonts w:cs="Lohit Devanagari"/>
              <w:szCs w:val="24"/>
            </w:rPr>
            <w:id w:val="-573587230"/>
            <w:bibliography/>
          </w:sdtPr>
          <w:sdtEndPr/>
          <w:sdtContent>
            <w:p w14:paraId="49AF8DF2" w14:textId="77777777" w:rsidR="00EE1E1B" w:rsidRPr="00EE1E1B" w:rsidRDefault="00903D2D" w:rsidP="00EE1E1B">
              <w:pPr>
                <w:pStyle w:val="Bibliography"/>
                <w:rPr>
                  <w:rFonts w:ascii="Calibri" w:hAnsi="Calibri" w:cs="Calibri"/>
                </w:rPr>
              </w:pPr>
              <w:r>
                <w:fldChar w:fldCharType="begin"/>
              </w:r>
              <w:r w:rsidR="00EE1E1B">
                <w:instrText xml:space="preserve"> ADDIN ZOTERO_BIBL {"uncited":[],"omitted":[],"custom":[]} CSL_BIBLIOGRAPHY </w:instrText>
              </w:r>
              <w:r>
                <w:fldChar w:fldCharType="separate"/>
              </w:r>
              <w:r w:rsidR="00EE1E1B" w:rsidRPr="00EE1E1B">
                <w:rPr>
                  <w:rFonts w:ascii="Calibri" w:hAnsi="Calibri" w:cs="Calibri"/>
                </w:rPr>
                <w:t>[1]</w:t>
              </w:r>
              <w:r w:rsidR="00EE1E1B" w:rsidRPr="00EE1E1B">
                <w:rPr>
                  <w:rFonts w:ascii="Calibri" w:hAnsi="Calibri" w:cs="Calibri"/>
                </w:rPr>
                <w:tab/>
                <w:t xml:space="preserve">D. Bloembergen, K. Tuyls, D. Hennes, and M. Kaisers, “Evolutionary Dynamics of Multi-Agent Learning: A Survey,” </w:t>
              </w:r>
              <w:r w:rsidR="00EE1E1B" w:rsidRPr="00EE1E1B">
                <w:rPr>
                  <w:rFonts w:ascii="Calibri" w:hAnsi="Calibri" w:cs="Calibri"/>
                  <w:i/>
                  <w:iCs/>
                </w:rPr>
                <w:t>J. Artif. Intell. Res.</w:t>
              </w:r>
              <w:r w:rsidR="00EE1E1B" w:rsidRPr="00EE1E1B">
                <w:rPr>
                  <w:rFonts w:ascii="Calibri" w:hAnsi="Calibri" w:cs="Calibri"/>
                </w:rPr>
                <w:t>, vol. 53, pp. 659–697, Aug. 2015, doi: 10.1613/jair.4818.</w:t>
              </w:r>
            </w:p>
            <w:p w14:paraId="6EE54897" w14:textId="77777777" w:rsidR="00EE1E1B" w:rsidRPr="00EE1E1B" w:rsidRDefault="00EE1E1B" w:rsidP="00EE1E1B">
              <w:pPr>
                <w:pStyle w:val="Bibliography"/>
                <w:rPr>
                  <w:rFonts w:ascii="Calibri" w:hAnsi="Calibri" w:cs="Calibri"/>
                </w:rPr>
              </w:pPr>
              <w:r w:rsidRPr="00EE1E1B">
                <w:rPr>
                  <w:rFonts w:ascii="Calibri" w:hAnsi="Calibri" w:cs="Calibri"/>
                </w:rPr>
                <w:t>[2]</w:t>
              </w:r>
              <w:r w:rsidRPr="00EE1E1B">
                <w:rPr>
                  <w:rFonts w:ascii="Calibri" w:hAnsi="Calibri" w:cs="Calibri"/>
                </w:rPr>
                <w:tab/>
                <w:t>M. Kaisers and K. Tuyls, “Frequency Adjusted Multi-agent Q-learning,” p. 8.</w:t>
              </w:r>
            </w:p>
            <w:p w14:paraId="6D1EB43A" w14:textId="77777777" w:rsidR="00EE1E1B" w:rsidRPr="00EE1E1B" w:rsidRDefault="00EE1E1B" w:rsidP="00EE1E1B">
              <w:pPr>
                <w:pStyle w:val="Bibliography"/>
                <w:rPr>
                  <w:rFonts w:ascii="Calibri" w:hAnsi="Calibri" w:cs="Calibri"/>
                </w:rPr>
              </w:pPr>
              <w:r w:rsidRPr="00EE1E1B">
                <w:rPr>
                  <w:rFonts w:ascii="Calibri" w:hAnsi="Calibri" w:cs="Calibri"/>
                </w:rPr>
                <w:t>[3]</w:t>
              </w:r>
              <w:r w:rsidRPr="00EE1E1B">
                <w:rPr>
                  <w:rFonts w:ascii="Calibri" w:hAnsi="Calibri" w:cs="Calibri"/>
                </w:rPr>
                <w:tab/>
                <w:t>D. Bloembergen, M. Kaisers, and K. Tuyls, “Lenient Frequency Adjusted Q-learning,” p. 8.</w:t>
              </w:r>
            </w:p>
            <w:p w14:paraId="4DF4FA26" w14:textId="77777777" w:rsidR="00EE1E1B" w:rsidRPr="00EE1E1B" w:rsidRDefault="00EE1E1B" w:rsidP="00EE1E1B">
              <w:pPr>
                <w:pStyle w:val="Bibliography"/>
                <w:rPr>
                  <w:rFonts w:ascii="Calibri" w:hAnsi="Calibri" w:cs="Calibri"/>
                </w:rPr>
              </w:pPr>
              <w:r w:rsidRPr="00EE1E1B">
                <w:rPr>
                  <w:rFonts w:ascii="Calibri" w:hAnsi="Calibri" w:cs="Calibri"/>
                </w:rPr>
                <w:t>[4]</w:t>
              </w:r>
              <w:r w:rsidRPr="00EE1E1B">
                <w:rPr>
                  <w:rFonts w:ascii="Calibri" w:hAnsi="Calibri" w:cs="Calibri"/>
                </w:rPr>
                <w:tab/>
                <w:t xml:space="preserve">W. Spaniel, </w:t>
              </w:r>
              <w:r w:rsidRPr="00EE1E1B">
                <w:rPr>
                  <w:rFonts w:ascii="Calibri" w:hAnsi="Calibri" w:cs="Calibri"/>
                  <w:i/>
                  <w:iCs/>
                </w:rPr>
                <w:t>Game Theory 101</w:t>
              </w:r>
              <w:r w:rsidRPr="00EE1E1B">
                <w:rPr>
                  <w:rFonts w:ascii="Calibri" w:hAnsi="Calibri" w:cs="Calibri"/>
                </w:rPr>
                <w:t>. 2019.</w:t>
              </w:r>
            </w:p>
            <w:p w14:paraId="4A2D5EFE" w14:textId="77777777" w:rsidR="00EE1E1B" w:rsidRPr="00EE1E1B" w:rsidRDefault="00EE1E1B" w:rsidP="00EE1E1B">
              <w:pPr>
                <w:pStyle w:val="Bibliography"/>
                <w:rPr>
                  <w:rFonts w:ascii="Calibri" w:hAnsi="Calibri" w:cs="Calibri"/>
                </w:rPr>
              </w:pPr>
              <w:r w:rsidRPr="00EE1E1B">
                <w:rPr>
                  <w:rFonts w:ascii="Calibri" w:hAnsi="Calibri" w:cs="Calibri"/>
                </w:rPr>
                <w:t>[5]</w:t>
              </w:r>
              <w:r w:rsidRPr="00EE1E1B">
                <w:rPr>
                  <w:rFonts w:ascii="Calibri" w:hAnsi="Calibri" w:cs="Calibri"/>
                </w:rPr>
                <w:tab/>
                <w:t xml:space="preserve">A. Kianercy and A. Galstyan, “Dynamics of Boltzmann Q-Learning in Two-Player Two-Action Games,” </w:t>
              </w:r>
              <w:r w:rsidRPr="00EE1E1B">
                <w:rPr>
                  <w:rFonts w:ascii="Calibri" w:hAnsi="Calibri" w:cs="Calibri"/>
                  <w:i/>
                  <w:iCs/>
                </w:rPr>
                <w:t>Phys. Rev. E</w:t>
              </w:r>
              <w:r w:rsidRPr="00EE1E1B">
                <w:rPr>
                  <w:rFonts w:ascii="Calibri" w:hAnsi="Calibri" w:cs="Calibri"/>
                </w:rPr>
                <w:t>, vol. 85, no. 4, p. 041145, Apr. 2012, doi: 10.1103/PhysRevE.85.041145.</w:t>
              </w:r>
            </w:p>
            <w:p w14:paraId="197660BD" w14:textId="69A45674" w:rsidR="00903D2D" w:rsidRDefault="00903D2D">
              <w:r>
                <w:fldChar w:fldCharType="end"/>
              </w:r>
            </w:p>
          </w:sdtContent>
        </w:sdt>
      </w:sdtContent>
    </w:sdt>
    <w:p w14:paraId="7814C576" w14:textId="77777777" w:rsidR="00903D2D" w:rsidRPr="00903D2D" w:rsidRDefault="00903D2D" w:rsidP="00903D2D"/>
    <w:p w14:paraId="3B1D02FE" w14:textId="6308B083" w:rsidR="00801C69" w:rsidRDefault="00801C69" w:rsidP="0054500C">
      <w:pPr>
        <w:jc w:val="both"/>
      </w:pPr>
    </w:p>
    <w:p w14:paraId="5F6878D7" w14:textId="45F0B57C" w:rsidR="00801C69" w:rsidRDefault="00801C69" w:rsidP="0054500C">
      <w:pPr>
        <w:jc w:val="both"/>
      </w:pPr>
    </w:p>
    <w:p w14:paraId="3E6F26AC" w14:textId="492B590B" w:rsidR="00801C69" w:rsidRDefault="00801C69" w:rsidP="0054500C">
      <w:pPr>
        <w:jc w:val="both"/>
      </w:pPr>
    </w:p>
    <w:p w14:paraId="20737CD1" w14:textId="77777777" w:rsidR="008B6A74" w:rsidRDefault="008B6A74" w:rsidP="0054500C">
      <w:pPr>
        <w:jc w:val="both"/>
      </w:pPr>
    </w:p>
    <w:p w14:paraId="78706A2E" w14:textId="77777777" w:rsidR="002C7FC0" w:rsidRDefault="002C7FC0" w:rsidP="0054500C">
      <w:pPr>
        <w:jc w:val="both"/>
      </w:pPr>
    </w:p>
    <w:p w14:paraId="0BA64CB1" w14:textId="77777777" w:rsidR="002C7FC0" w:rsidRDefault="002C7FC0" w:rsidP="0054500C">
      <w:pPr>
        <w:jc w:val="both"/>
      </w:pPr>
    </w:p>
    <w:sectPr w:rsidR="002C7FC0" w:rsidSect="00124EDD">
      <w:headerReference w:type="default" r:id="rId11"/>
      <w:headerReference w:type="first" r:id="rId12"/>
      <w:pgSz w:w="12240" w:h="15840"/>
      <w:pgMar w:top="1134" w:right="1134" w:bottom="1134" w:left="1134"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633B3" w14:textId="77777777" w:rsidR="003C60CD" w:rsidRDefault="003C60CD">
      <w:r>
        <w:separator/>
      </w:r>
    </w:p>
  </w:endnote>
  <w:endnote w:type="continuationSeparator" w:id="0">
    <w:p w14:paraId="6AE6CF26" w14:textId="77777777" w:rsidR="003C60CD" w:rsidRDefault="003C60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0"/>
    <w:family w:val="roman"/>
    <w:pitch w:val="variable"/>
  </w:font>
  <w:font w:name="Noto Sans CJK SC">
    <w:altName w:val="Calibri"/>
    <w:charset w:val="00"/>
    <w:family w:val="auto"/>
    <w:pitch w:val="variable"/>
  </w:font>
  <w:font w:name="Lohit Devanagari">
    <w:altName w:val="Calibri"/>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charset w:val="00"/>
    <w:family w:val="swiss"/>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07614" w14:textId="77777777" w:rsidR="003C60CD" w:rsidRDefault="003C60CD">
      <w:r>
        <w:rPr>
          <w:color w:val="000000"/>
        </w:rPr>
        <w:separator/>
      </w:r>
    </w:p>
  </w:footnote>
  <w:footnote w:type="continuationSeparator" w:id="0">
    <w:p w14:paraId="160B4A35" w14:textId="77777777" w:rsidR="003C60CD" w:rsidRDefault="003C60CD">
      <w:r>
        <w:continuationSeparator/>
      </w:r>
    </w:p>
  </w:footnote>
  <w:footnote w:id="1">
    <w:p w14:paraId="679075EC" w14:textId="0C300FD7" w:rsidR="00D46EA9" w:rsidRDefault="00D46EA9">
      <w:pPr>
        <w:pStyle w:val="FootnoteText"/>
      </w:pPr>
      <w:r>
        <w:rPr>
          <w:rStyle w:val="FootnoteReference"/>
        </w:rPr>
        <w:footnoteRef/>
      </w:r>
      <w:r>
        <w:t xml:space="preserve"> </w:t>
      </w:r>
      <w:r w:rsidR="00DE1933">
        <w:t>In a</w:t>
      </w:r>
      <w:r>
        <w:t xml:space="preserve"> Marko</w:t>
      </w:r>
      <w:r w:rsidR="00D8243A">
        <w:t xml:space="preserve">vian environment </w:t>
      </w:r>
      <w:r w:rsidR="00584FD9">
        <w:t>future state</w:t>
      </w:r>
      <w:r w:rsidR="00BE4A78">
        <w:t>s</w:t>
      </w:r>
      <w:r w:rsidR="00584FD9">
        <w:t xml:space="preserve"> </w:t>
      </w:r>
      <w:r w:rsidR="00BE4A78">
        <w:t>are</w:t>
      </w:r>
      <w:r w:rsidR="00584FD9">
        <w:t xml:space="preserve"> independent of past states given the present state. Thus, if an agent performs action </w:t>
      </w:r>
      <m:oMath>
        <m:r>
          <w:rPr>
            <w:rFonts w:ascii="Cambria Math" w:hAnsi="Cambria Math"/>
          </w:rPr>
          <m:t>a</m:t>
        </m:r>
      </m:oMath>
      <w:r w:rsidR="00584FD9">
        <w:t xml:space="preserve"> in state</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oMath>
      <w:r w:rsidR="00000B8A">
        <w:t xml:space="preserve">,  it will always have the same probability of arriving in state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EB670F">
        <w:t xml:space="preserve"> no matter the states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lt;t</m:t>
            </m:r>
          </m:sub>
        </m:sSub>
        <m:r>
          <w:rPr>
            <w:rFonts w:ascii="Cambria Math" w:hAnsi="Cambria Math"/>
          </w:rPr>
          <m:t>.</m:t>
        </m:r>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FFC85" w14:textId="752A5469" w:rsidR="00124EDD" w:rsidRDefault="00124EDD" w:rsidP="00124EDD">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3543" w14:textId="2643C01C" w:rsidR="00124EDD" w:rsidRDefault="00A018F8" w:rsidP="00124EDD">
    <w:pPr>
      <w:pStyle w:val="Header"/>
      <w:jc w:val="right"/>
    </w:pPr>
    <w:r>
      <w:rPr>
        <w:noProof/>
      </w:rPr>
      <w:drawing>
        <wp:anchor distT="0" distB="0" distL="114300" distR="114300" simplePos="0" relativeHeight="251658240" behindDoc="1" locked="0" layoutInCell="1" allowOverlap="1" wp14:anchorId="059E6A4B" wp14:editId="6D7FC599">
          <wp:simplePos x="0" y="0"/>
          <wp:positionH relativeFrom="column">
            <wp:posOffset>5024242</wp:posOffset>
          </wp:positionH>
          <wp:positionV relativeFrom="paragraph">
            <wp:posOffset>0</wp:posOffset>
          </wp:positionV>
          <wp:extent cx="1303486" cy="465826"/>
          <wp:effectExtent l="0" t="0" r="0" b="0"/>
          <wp:wrapNone/>
          <wp:docPr id="6" name="Picture 6" descr="Afbeeldingsresultaat voor kuleuv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beeldingsresultaat voor kuleuven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8088" cy="499634"/>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7FC0"/>
    <w:rsid w:val="00000B8A"/>
    <w:rsid w:val="00007B6D"/>
    <w:rsid w:val="00036644"/>
    <w:rsid w:val="00042405"/>
    <w:rsid w:val="00070978"/>
    <w:rsid w:val="00084C5B"/>
    <w:rsid w:val="0008580A"/>
    <w:rsid w:val="000A5E02"/>
    <w:rsid w:val="000B53B4"/>
    <w:rsid w:val="000B586C"/>
    <w:rsid w:val="000C008B"/>
    <w:rsid w:val="000E551C"/>
    <w:rsid w:val="001007A7"/>
    <w:rsid w:val="00101D6C"/>
    <w:rsid w:val="00102950"/>
    <w:rsid w:val="00110CAE"/>
    <w:rsid w:val="0011360C"/>
    <w:rsid w:val="00124EDD"/>
    <w:rsid w:val="00160701"/>
    <w:rsid w:val="00187B31"/>
    <w:rsid w:val="001A54E9"/>
    <w:rsid w:val="001B7AA1"/>
    <w:rsid w:val="001F6CED"/>
    <w:rsid w:val="00225C7E"/>
    <w:rsid w:val="00227E97"/>
    <w:rsid w:val="002336F5"/>
    <w:rsid w:val="002540EA"/>
    <w:rsid w:val="002702C5"/>
    <w:rsid w:val="00280C1B"/>
    <w:rsid w:val="002A76F2"/>
    <w:rsid w:val="002C7A46"/>
    <w:rsid w:val="002C7FC0"/>
    <w:rsid w:val="002D28CE"/>
    <w:rsid w:val="002D5BF6"/>
    <w:rsid w:val="002D7330"/>
    <w:rsid w:val="002E2524"/>
    <w:rsid w:val="002E75ED"/>
    <w:rsid w:val="002F39C7"/>
    <w:rsid w:val="00323822"/>
    <w:rsid w:val="00325EF9"/>
    <w:rsid w:val="00337BBE"/>
    <w:rsid w:val="00350C12"/>
    <w:rsid w:val="00350D14"/>
    <w:rsid w:val="00383334"/>
    <w:rsid w:val="00383BC5"/>
    <w:rsid w:val="00391EB2"/>
    <w:rsid w:val="003B2987"/>
    <w:rsid w:val="003C60CD"/>
    <w:rsid w:val="003C7BDF"/>
    <w:rsid w:val="003D0B63"/>
    <w:rsid w:val="003F00BE"/>
    <w:rsid w:val="004067E2"/>
    <w:rsid w:val="0041182E"/>
    <w:rsid w:val="00412ECA"/>
    <w:rsid w:val="00420EB3"/>
    <w:rsid w:val="00425D0A"/>
    <w:rsid w:val="00426178"/>
    <w:rsid w:val="004439B3"/>
    <w:rsid w:val="00445E0B"/>
    <w:rsid w:val="00460E05"/>
    <w:rsid w:val="00482032"/>
    <w:rsid w:val="00482245"/>
    <w:rsid w:val="00490B1A"/>
    <w:rsid w:val="0049758D"/>
    <w:rsid w:val="004A1D0E"/>
    <w:rsid w:val="004A4AE4"/>
    <w:rsid w:val="004A6C83"/>
    <w:rsid w:val="004A70B1"/>
    <w:rsid w:val="004B36D7"/>
    <w:rsid w:val="004C4DB7"/>
    <w:rsid w:val="004E48C7"/>
    <w:rsid w:val="0050483B"/>
    <w:rsid w:val="00517295"/>
    <w:rsid w:val="0052031F"/>
    <w:rsid w:val="0054500C"/>
    <w:rsid w:val="0055084C"/>
    <w:rsid w:val="005509CB"/>
    <w:rsid w:val="00554340"/>
    <w:rsid w:val="0055564A"/>
    <w:rsid w:val="00564D42"/>
    <w:rsid w:val="00567EC3"/>
    <w:rsid w:val="00574D7F"/>
    <w:rsid w:val="00584FD9"/>
    <w:rsid w:val="00585F28"/>
    <w:rsid w:val="005B26E7"/>
    <w:rsid w:val="005B3B16"/>
    <w:rsid w:val="005C0049"/>
    <w:rsid w:val="005D2C01"/>
    <w:rsid w:val="005E6CA8"/>
    <w:rsid w:val="005F266B"/>
    <w:rsid w:val="006361BA"/>
    <w:rsid w:val="0063642C"/>
    <w:rsid w:val="00644D34"/>
    <w:rsid w:val="006647A0"/>
    <w:rsid w:val="00675D50"/>
    <w:rsid w:val="0068021C"/>
    <w:rsid w:val="00682026"/>
    <w:rsid w:val="006A43D5"/>
    <w:rsid w:val="006A7A79"/>
    <w:rsid w:val="006B349F"/>
    <w:rsid w:val="006C00E3"/>
    <w:rsid w:val="006E4895"/>
    <w:rsid w:val="006E57DF"/>
    <w:rsid w:val="006E6931"/>
    <w:rsid w:val="0070100F"/>
    <w:rsid w:val="00702FA9"/>
    <w:rsid w:val="007146E4"/>
    <w:rsid w:val="00734EA2"/>
    <w:rsid w:val="0073610C"/>
    <w:rsid w:val="00741226"/>
    <w:rsid w:val="00754299"/>
    <w:rsid w:val="007A0371"/>
    <w:rsid w:val="007A1034"/>
    <w:rsid w:val="007A7257"/>
    <w:rsid w:val="007C7D72"/>
    <w:rsid w:val="00801BE1"/>
    <w:rsid w:val="00801C69"/>
    <w:rsid w:val="00802B68"/>
    <w:rsid w:val="00814C89"/>
    <w:rsid w:val="008443BC"/>
    <w:rsid w:val="00846BB3"/>
    <w:rsid w:val="00861212"/>
    <w:rsid w:val="00864763"/>
    <w:rsid w:val="00870E26"/>
    <w:rsid w:val="008723CE"/>
    <w:rsid w:val="00885DDF"/>
    <w:rsid w:val="00896AA8"/>
    <w:rsid w:val="008A7E1F"/>
    <w:rsid w:val="008B2AA6"/>
    <w:rsid w:val="008B6A74"/>
    <w:rsid w:val="008C108E"/>
    <w:rsid w:val="008E2877"/>
    <w:rsid w:val="008E49C4"/>
    <w:rsid w:val="008E6345"/>
    <w:rsid w:val="008F04AC"/>
    <w:rsid w:val="00903D2D"/>
    <w:rsid w:val="00904010"/>
    <w:rsid w:val="0091378D"/>
    <w:rsid w:val="009720FD"/>
    <w:rsid w:val="009827B3"/>
    <w:rsid w:val="0098740D"/>
    <w:rsid w:val="009A35FB"/>
    <w:rsid w:val="009C5B72"/>
    <w:rsid w:val="00A018F8"/>
    <w:rsid w:val="00A03C35"/>
    <w:rsid w:val="00A334A2"/>
    <w:rsid w:val="00A40366"/>
    <w:rsid w:val="00A50623"/>
    <w:rsid w:val="00A512B6"/>
    <w:rsid w:val="00A92DE2"/>
    <w:rsid w:val="00A957C8"/>
    <w:rsid w:val="00A972A0"/>
    <w:rsid w:val="00AC407C"/>
    <w:rsid w:val="00AD3950"/>
    <w:rsid w:val="00AE4BAB"/>
    <w:rsid w:val="00B14C8F"/>
    <w:rsid w:val="00B2729B"/>
    <w:rsid w:val="00B403A4"/>
    <w:rsid w:val="00B574AF"/>
    <w:rsid w:val="00B84E4A"/>
    <w:rsid w:val="00BA2AF5"/>
    <w:rsid w:val="00BD23B8"/>
    <w:rsid w:val="00BD43E7"/>
    <w:rsid w:val="00BE4A78"/>
    <w:rsid w:val="00C003A0"/>
    <w:rsid w:val="00C15248"/>
    <w:rsid w:val="00C7579D"/>
    <w:rsid w:val="00C802E9"/>
    <w:rsid w:val="00C81E53"/>
    <w:rsid w:val="00C92731"/>
    <w:rsid w:val="00CA57BD"/>
    <w:rsid w:val="00CA7337"/>
    <w:rsid w:val="00CA796A"/>
    <w:rsid w:val="00CE0CBA"/>
    <w:rsid w:val="00CF7CAC"/>
    <w:rsid w:val="00D07E88"/>
    <w:rsid w:val="00D340C2"/>
    <w:rsid w:val="00D46EA9"/>
    <w:rsid w:val="00D52E20"/>
    <w:rsid w:val="00D53547"/>
    <w:rsid w:val="00D56B6B"/>
    <w:rsid w:val="00D622D9"/>
    <w:rsid w:val="00D6320C"/>
    <w:rsid w:val="00D749D9"/>
    <w:rsid w:val="00D800BD"/>
    <w:rsid w:val="00D8243A"/>
    <w:rsid w:val="00DA0BD6"/>
    <w:rsid w:val="00DA4CBA"/>
    <w:rsid w:val="00DA4E3C"/>
    <w:rsid w:val="00DA7B24"/>
    <w:rsid w:val="00DA7D66"/>
    <w:rsid w:val="00DB2986"/>
    <w:rsid w:val="00DB3168"/>
    <w:rsid w:val="00DB45D7"/>
    <w:rsid w:val="00DB62E8"/>
    <w:rsid w:val="00DB7B1E"/>
    <w:rsid w:val="00DE1933"/>
    <w:rsid w:val="00DE3788"/>
    <w:rsid w:val="00DF12E2"/>
    <w:rsid w:val="00DF1F3D"/>
    <w:rsid w:val="00E01623"/>
    <w:rsid w:val="00E06044"/>
    <w:rsid w:val="00E14570"/>
    <w:rsid w:val="00E42057"/>
    <w:rsid w:val="00E441BE"/>
    <w:rsid w:val="00E55594"/>
    <w:rsid w:val="00EB1A6A"/>
    <w:rsid w:val="00EB670F"/>
    <w:rsid w:val="00EE1E1B"/>
    <w:rsid w:val="00EE3325"/>
    <w:rsid w:val="00F12826"/>
    <w:rsid w:val="00F12A7E"/>
    <w:rsid w:val="00F21E94"/>
    <w:rsid w:val="00F24E1E"/>
    <w:rsid w:val="00F35A1B"/>
    <w:rsid w:val="00F71E49"/>
    <w:rsid w:val="00F75BB6"/>
    <w:rsid w:val="00F814D6"/>
    <w:rsid w:val="00F86939"/>
    <w:rsid w:val="00F953A2"/>
    <w:rsid w:val="00F97B9C"/>
    <w:rsid w:val="00FB3F77"/>
    <w:rsid w:val="00FC4DF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5F598"/>
  <w15:docId w15:val="{74C78FA6-EE88-4AA4-B2DB-5FC25854D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w:hAnsi="Liberation Serif" w:cs="Lohit Devanagari"/>
        <w:kern w:val="3"/>
        <w:sz w:val="24"/>
        <w:szCs w:val="24"/>
        <w:lang w:val="en-US" w:eastAsia="zh-CN" w:bidi="hi-IN"/>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AA1"/>
    <w:rPr>
      <w:rFonts w:asciiTheme="minorHAnsi" w:hAnsiTheme="minorHAnsi"/>
    </w:rPr>
  </w:style>
  <w:style w:type="paragraph" w:styleId="Heading1">
    <w:name w:val="heading 1"/>
    <w:basedOn w:val="Normal"/>
    <w:next w:val="Normal"/>
    <w:link w:val="Heading1Char"/>
    <w:uiPriority w:val="9"/>
    <w:qFormat/>
    <w:rsid w:val="00490B1A"/>
    <w:pPr>
      <w:keepNext/>
      <w:keepLines/>
      <w:spacing w:before="240"/>
      <w:outlineLvl w:val="0"/>
    </w:pPr>
    <w:rPr>
      <w:rFonts w:asciiTheme="majorHAnsi" w:eastAsiaTheme="majorEastAsia" w:hAnsiTheme="majorHAnsi" w:cs="Mangal"/>
      <w:b/>
      <w:sz w:val="32"/>
      <w:szCs w:val="29"/>
    </w:rPr>
  </w:style>
  <w:style w:type="paragraph" w:styleId="Heading2">
    <w:name w:val="heading 2"/>
    <w:basedOn w:val="Normal"/>
    <w:next w:val="Normal"/>
    <w:link w:val="Heading2Char"/>
    <w:uiPriority w:val="9"/>
    <w:unhideWhenUsed/>
    <w:qFormat/>
    <w:rsid w:val="00490B1A"/>
    <w:pPr>
      <w:keepNext/>
      <w:keepLines/>
      <w:spacing w:before="40"/>
      <w:outlineLvl w:val="1"/>
    </w:pPr>
    <w:rPr>
      <w:rFonts w:asciiTheme="majorHAnsi" w:eastAsiaTheme="majorEastAsia" w:hAnsiTheme="majorHAnsi" w:cs="Mangal"/>
      <w:sz w:val="28"/>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character" w:customStyle="1" w:styleId="Heading1Char">
    <w:name w:val="Heading 1 Char"/>
    <w:basedOn w:val="DefaultParagraphFont"/>
    <w:link w:val="Heading1"/>
    <w:uiPriority w:val="9"/>
    <w:rsid w:val="00490B1A"/>
    <w:rPr>
      <w:rFonts w:asciiTheme="majorHAnsi" w:eastAsiaTheme="majorEastAsia" w:hAnsiTheme="majorHAnsi" w:cs="Mangal"/>
      <w:b/>
      <w:sz w:val="32"/>
      <w:szCs w:val="29"/>
    </w:rPr>
  </w:style>
  <w:style w:type="character" w:customStyle="1" w:styleId="Heading2Char">
    <w:name w:val="Heading 2 Char"/>
    <w:basedOn w:val="DefaultParagraphFont"/>
    <w:link w:val="Heading2"/>
    <w:uiPriority w:val="9"/>
    <w:rsid w:val="00490B1A"/>
    <w:rPr>
      <w:rFonts w:asciiTheme="majorHAnsi" w:eastAsiaTheme="majorEastAsia" w:hAnsiTheme="majorHAnsi" w:cs="Mangal"/>
      <w:sz w:val="28"/>
      <w:szCs w:val="23"/>
    </w:rPr>
  </w:style>
  <w:style w:type="character" w:styleId="PlaceholderText">
    <w:name w:val="Placeholder Text"/>
    <w:basedOn w:val="DefaultParagraphFont"/>
    <w:uiPriority w:val="99"/>
    <w:semiHidden/>
    <w:rsid w:val="00F24E1E"/>
    <w:rPr>
      <w:color w:val="808080"/>
    </w:rPr>
  </w:style>
  <w:style w:type="paragraph" w:styleId="FootnoteText">
    <w:name w:val="footnote text"/>
    <w:basedOn w:val="Normal"/>
    <w:link w:val="FootnoteTextChar"/>
    <w:uiPriority w:val="99"/>
    <w:semiHidden/>
    <w:unhideWhenUsed/>
    <w:rsid w:val="00D46EA9"/>
    <w:rPr>
      <w:rFonts w:cs="Mangal"/>
      <w:sz w:val="20"/>
      <w:szCs w:val="18"/>
    </w:rPr>
  </w:style>
  <w:style w:type="character" w:customStyle="1" w:styleId="FootnoteTextChar">
    <w:name w:val="Footnote Text Char"/>
    <w:basedOn w:val="DefaultParagraphFont"/>
    <w:link w:val="FootnoteText"/>
    <w:uiPriority w:val="99"/>
    <w:semiHidden/>
    <w:rsid w:val="00D46EA9"/>
    <w:rPr>
      <w:rFonts w:asciiTheme="minorHAnsi" w:hAnsiTheme="minorHAnsi" w:cs="Mangal"/>
      <w:sz w:val="20"/>
      <w:szCs w:val="18"/>
    </w:rPr>
  </w:style>
  <w:style w:type="character" w:styleId="FootnoteReference">
    <w:name w:val="footnote reference"/>
    <w:basedOn w:val="DefaultParagraphFont"/>
    <w:uiPriority w:val="99"/>
    <w:semiHidden/>
    <w:unhideWhenUsed/>
    <w:rsid w:val="00D46EA9"/>
    <w:rPr>
      <w:vertAlign w:val="superscript"/>
    </w:rPr>
  </w:style>
  <w:style w:type="character" w:styleId="Hyperlink">
    <w:name w:val="Hyperlink"/>
    <w:basedOn w:val="DefaultParagraphFont"/>
    <w:uiPriority w:val="99"/>
    <w:semiHidden/>
    <w:unhideWhenUsed/>
    <w:rsid w:val="007A0371"/>
    <w:rPr>
      <w:color w:val="0000FF"/>
      <w:u w:val="single"/>
    </w:rPr>
  </w:style>
  <w:style w:type="paragraph" w:styleId="Bibliography">
    <w:name w:val="Bibliography"/>
    <w:basedOn w:val="Normal"/>
    <w:next w:val="Normal"/>
    <w:uiPriority w:val="37"/>
    <w:unhideWhenUsed/>
    <w:rsid w:val="00903D2D"/>
    <w:pPr>
      <w:tabs>
        <w:tab w:val="left" w:pos="384"/>
      </w:tabs>
      <w:ind w:left="384" w:hanging="384"/>
    </w:pPr>
    <w:rPr>
      <w:rFonts w:cs="Mangal"/>
      <w:szCs w:val="21"/>
    </w:rPr>
  </w:style>
  <w:style w:type="paragraph" w:styleId="Title">
    <w:name w:val="Title"/>
    <w:basedOn w:val="Normal"/>
    <w:next w:val="Normal"/>
    <w:link w:val="TitleChar"/>
    <w:uiPriority w:val="10"/>
    <w:qFormat/>
    <w:rsid w:val="008B2AA6"/>
    <w:pPr>
      <w:contextualSpacing/>
    </w:pPr>
    <w:rPr>
      <w:rFonts w:asciiTheme="majorHAnsi" w:eastAsiaTheme="majorEastAsia" w:hAnsiTheme="majorHAnsi" w:cs="Mangal"/>
      <w:spacing w:val="-10"/>
      <w:kern w:val="28"/>
      <w:sz w:val="56"/>
      <w:szCs w:val="50"/>
    </w:rPr>
  </w:style>
  <w:style w:type="character" w:customStyle="1" w:styleId="TitleChar">
    <w:name w:val="Title Char"/>
    <w:basedOn w:val="DefaultParagraphFont"/>
    <w:link w:val="Title"/>
    <w:uiPriority w:val="10"/>
    <w:rsid w:val="008B2AA6"/>
    <w:rPr>
      <w:rFonts w:asciiTheme="majorHAnsi" w:eastAsiaTheme="majorEastAsia" w:hAnsiTheme="majorHAnsi" w:cs="Mangal"/>
      <w:spacing w:val="-10"/>
      <w:kern w:val="28"/>
      <w:sz w:val="56"/>
      <w:szCs w:val="50"/>
    </w:rPr>
  </w:style>
  <w:style w:type="paragraph" w:styleId="Subtitle">
    <w:name w:val="Subtitle"/>
    <w:basedOn w:val="Normal"/>
    <w:next w:val="Normal"/>
    <w:link w:val="SubtitleChar"/>
    <w:uiPriority w:val="11"/>
    <w:qFormat/>
    <w:rsid w:val="008B2AA6"/>
    <w:pPr>
      <w:numPr>
        <w:ilvl w:val="1"/>
      </w:numPr>
      <w:spacing w:after="160"/>
    </w:pPr>
    <w:rPr>
      <w:rFonts w:eastAsiaTheme="minorEastAsia" w:cs="Mangal"/>
      <w:color w:val="5A5A5A" w:themeColor="text1" w:themeTint="A5"/>
      <w:spacing w:val="15"/>
      <w:sz w:val="22"/>
      <w:szCs w:val="20"/>
    </w:rPr>
  </w:style>
  <w:style w:type="character" w:customStyle="1" w:styleId="SubtitleChar">
    <w:name w:val="Subtitle Char"/>
    <w:basedOn w:val="DefaultParagraphFont"/>
    <w:link w:val="Subtitle"/>
    <w:uiPriority w:val="11"/>
    <w:rsid w:val="008B2AA6"/>
    <w:rPr>
      <w:rFonts w:asciiTheme="minorHAnsi" w:eastAsiaTheme="minorEastAsia" w:hAnsiTheme="minorHAnsi" w:cs="Mangal"/>
      <w:color w:val="5A5A5A" w:themeColor="text1" w:themeTint="A5"/>
      <w:spacing w:val="15"/>
      <w:sz w:val="22"/>
      <w:szCs w:val="20"/>
    </w:rPr>
  </w:style>
  <w:style w:type="paragraph" w:styleId="Header">
    <w:name w:val="header"/>
    <w:basedOn w:val="Normal"/>
    <w:link w:val="HeaderChar"/>
    <w:uiPriority w:val="99"/>
    <w:unhideWhenUsed/>
    <w:rsid w:val="00124EDD"/>
    <w:pPr>
      <w:tabs>
        <w:tab w:val="center" w:pos="4513"/>
        <w:tab w:val="right" w:pos="9026"/>
      </w:tabs>
    </w:pPr>
    <w:rPr>
      <w:rFonts w:cs="Mangal"/>
      <w:szCs w:val="21"/>
    </w:rPr>
  </w:style>
  <w:style w:type="character" w:customStyle="1" w:styleId="HeaderChar">
    <w:name w:val="Header Char"/>
    <w:basedOn w:val="DefaultParagraphFont"/>
    <w:link w:val="Header"/>
    <w:uiPriority w:val="99"/>
    <w:rsid w:val="00124EDD"/>
    <w:rPr>
      <w:rFonts w:asciiTheme="minorHAnsi" w:hAnsiTheme="minorHAnsi" w:cs="Mangal"/>
      <w:szCs w:val="21"/>
    </w:rPr>
  </w:style>
  <w:style w:type="paragraph" w:styleId="Footer">
    <w:name w:val="footer"/>
    <w:basedOn w:val="Normal"/>
    <w:link w:val="FooterChar"/>
    <w:uiPriority w:val="99"/>
    <w:unhideWhenUsed/>
    <w:rsid w:val="00124EDD"/>
    <w:pPr>
      <w:tabs>
        <w:tab w:val="center" w:pos="4513"/>
        <w:tab w:val="right" w:pos="9026"/>
      </w:tabs>
    </w:pPr>
    <w:rPr>
      <w:rFonts w:cs="Mangal"/>
      <w:szCs w:val="21"/>
    </w:rPr>
  </w:style>
  <w:style w:type="character" w:customStyle="1" w:styleId="FooterChar">
    <w:name w:val="Footer Char"/>
    <w:basedOn w:val="DefaultParagraphFont"/>
    <w:link w:val="Footer"/>
    <w:uiPriority w:val="99"/>
    <w:rsid w:val="00124EDD"/>
    <w:rPr>
      <w:rFonts w:asciiTheme="minorHAnsi" w:hAnsiTheme="minorHAnsi"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5464322">
      <w:bodyDiv w:val="1"/>
      <w:marLeft w:val="0"/>
      <w:marRight w:val="0"/>
      <w:marTop w:val="0"/>
      <w:marBottom w:val="0"/>
      <w:divBdr>
        <w:top w:val="none" w:sz="0" w:space="0" w:color="auto"/>
        <w:left w:val="none" w:sz="0" w:space="0" w:color="auto"/>
        <w:bottom w:val="none" w:sz="0" w:space="0" w:color="auto"/>
        <w:right w:val="none" w:sz="0" w:space="0" w:color="auto"/>
      </w:divBdr>
      <w:divsChild>
        <w:div w:id="859319905">
          <w:marLeft w:val="480"/>
          <w:marRight w:val="0"/>
          <w:marTop w:val="0"/>
          <w:marBottom w:val="0"/>
          <w:divBdr>
            <w:top w:val="none" w:sz="0" w:space="0" w:color="auto"/>
            <w:left w:val="none" w:sz="0" w:space="0" w:color="auto"/>
            <w:bottom w:val="none" w:sz="0" w:space="0" w:color="auto"/>
            <w:right w:val="none" w:sz="0" w:space="0" w:color="auto"/>
          </w:divBdr>
          <w:divsChild>
            <w:div w:id="38741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FE459-6FE4-4773-9DC2-113DEFA79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9</Pages>
  <Words>4200</Words>
  <Characters>2394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ou Ravoet</dc:creator>
  <cp:lastModifiedBy>Yannou Ravoet</cp:lastModifiedBy>
  <cp:revision>219</cp:revision>
  <dcterms:created xsi:type="dcterms:W3CDTF">2020-03-12T11:17:00Z</dcterms:created>
  <dcterms:modified xsi:type="dcterms:W3CDTF">2020-03-1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7fBBfMj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